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43"/>
        <w:gridCol w:w="1559"/>
        <w:gridCol w:w="1843"/>
        <w:gridCol w:w="1843"/>
        <w:gridCol w:w="2032"/>
      </w:tblGrid>
      <w:tr w:rsidR="003F4371" w:rsidRPr="003F4371" w14:paraId="4F5E0F15" w14:textId="77777777" w:rsidTr="00703479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9B3C1E" w14:textId="77777777" w:rsidR="00703479" w:rsidRPr="003711AC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711AC">
              <w:rPr>
                <w:rFonts w:ascii="Arial" w:hAnsi="Arial" w:cs="Arial"/>
                <w:b/>
                <w:bCs/>
              </w:rPr>
              <w:t>Key Resources Table</w:t>
            </w:r>
          </w:p>
        </w:tc>
      </w:tr>
      <w:tr w:rsidR="003F4371" w:rsidRPr="003F4371" w14:paraId="29A24224" w14:textId="77777777" w:rsidTr="00703479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757DB5" w14:textId="77777777" w:rsidR="00703479" w:rsidRPr="003711AC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711AC">
              <w:rPr>
                <w:rFonts w:ascii="Arial" w:hAnsi="Arial" w:cs="Arial"/>
                <w:b/>
                <w:bCs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46463DE" w14:textId="77777777" w:rsidR="00703479" w:rsidRPr="003711AC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711AC">
              <w:rPr>
                <w:rFonts w:ascii="Arial" w:hAnsi="Arial" w:cs="Arial"/>
                <w:b/>
                <w:bCs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5810B1" w14:textId="77777777" w:rsidR="00703479" w:rsidRPr="008019C7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711AC">
              <w:rPr>
                <w:rFonts w:ascii="Arial" w:hAnsi="Arial" w:cs="Arial"/>
                <w:b/>
                <w:bCs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85365B" w14:textId="77777777" w:rsidR="00703479" w:rsidRPr="008019C7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b/>
                <w:bCs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33C04" w14:textId="77777777" w:rsidR="00703479" w:rsidRPr="008019C7" w:rsidRDefault="00703479" w:rsidP="0070347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b/>
                <w:bCs/>
              </w:rPr>
              <w:t>Additional information</w:t>
            </w:r>
          </w:p>
        </w:tc>
      </w:tr>
      <w:tr w:rsidR="003F4371" w:rsidRPr="003F4371" w14:paraId="7B23AC70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D02D01" w14:textId="3D367414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6127DF" w:rsidRPr="008019C7">
              <w:rPr>
                <w:rFonts w:ascii="Arial" w:hAnsi="Arial" w:cs="Arial"/>
              </w:rPr>
              <w:t>(</w:t>
            </w:r>
            <w:r w:rsidR="006127DF" w:rsidRPr="008019C7">
              <w:rPr>
                <w:rFonts w:ascii="Arial" w:hAnsi="Arial" w:cs="Arial"/>
                <w:i/>
                <w:iCs/>
              </w:rPr>
              <w:t>C. elegans</w:t>
            </w:r>
            <w:r w:rsidR="006127DF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5B559B" w14:textId="2863BD31" w:rsidR="006127DF" w:rsidRPr="003F4371" w:rsidRDefault="0019726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R81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EFF7C6" w14:textId="7B158A02" w:rsidR="006127DF" w:rsidRPr="003F4371" w:rsidRDefault="006127DF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011FF2" w14:textId="0AE700AF" w:rsidR="006127DF" w:rsidRPr="003F4371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3079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338FE2" w14:textId="7E418DE3" w:rsidR="006127DF" w:rsidRPr="003F4371" w:rsidRDefault="00197261" w:rsidP="00632BF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632BF5">
              <w:rPr>
                <w:rFonts w:ascii="Arial" w:hAnsi="Arial" w:cs="Arial"/>
                <w:i/>
                <w:iCs/>
              </w:rPr>
              <w:t>osm-5(p813) X</w:t>
            </w:r>
          </w:p>
        </w:tc>
      </w:tr>
      <w:tr w:rsidR="003F4371" w:rsidRPr="003F4371" w14:paraId="33483B9C" w14:textId="77777777" w:rsidTr="00C706E1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9B2EA3" w14:textId="76ACCFE5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58F70F" w14:textId="0B2A8F61" w:rsidR="006127DF" w:rsidRPr="003F4371" w:rsidRDefault="0019726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R67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0ADE1B" w14:textId="3531E67C" w:rsidR="00E1416D" w:rsidRPr="008019C7" w:rsidRDefault="006127DF" w:rsidP="00E141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F77B9D" w14:textId="2D772054" w:rsidR="006127DF" w:rsidRPr="003F4371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3078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E4E0CA8" w14:textId="167D3C18" w:rsidR="00E1416D" w:rsidRPr="00632BF5" w:rsidRDefault="00197261" w:rsidP="00632BF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 xml:space="preserve">Genotype: </w:t>
            </w:r>
            <w:bookmarkStart w:id="0" w:name="_GoBack"/>
            <w:proofErr w:type="gramStart"/>
            <w:r w:rsidRPr="00632BF5">
              <w:rPr>
                <w:rFonts w:ascii="Arial" w:hAnsi="Arial" w:cs="Arial"/>
                <w:i/>
                <w:iCs/>
              </w:rPr>
              <w:t>tax-2</w:t>
            </w:r>
            <w:proofErr w:type="gramEnd"/>
            <w:r w:rsidRPr="00632BF5">
              <w:rPr>
                <w:rFonts w:ascii="Arial" w:hAnsi="Arial" w:cs="Arial"/>
                <w:i/>
                <w:iCs/>
              </w:rPr>
              <w:t>(p671) I</w:t>
            </w:r>
            <w:bookmarkEnd w:id="0"/>
          </w:p>
        </w:tc>
      </w:tr>
      <w:tr w:rsidR="003F4371" w:rsidRPr="003F4371" w14:paraId="132E492F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239A73" w14:textId="61F8FBF6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E91241" w14:textId="09956047" w:rsidR="006127DF" w:rsidRPr="003F4371" w:rsidRDefault="0019726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Y751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461317" w14:textId="77777777" w:rsidR="006127DF" w:rsidRPr="00DA3945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DA3945">
              <w:rPr>
                <w:rFonts w:ascii="Arial" w:hAnsi="Arial" w:cs="Arial"/>
              </w:rPr>
              <w:t>Piali Sengupta (Brandeis University)</w:t>
            </w:r>
          </w:p>
          <w:p w14:paraId="5DF27240" w14:textId="77777777" w:rsidR="0073008A" w:rsidRPr="00DA3945" w:rsidRDefault="007300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156E37C9" w14:textId="7C8194EF" w:rsidR="0073008A" w:rsidRPr="00DA3945" w:rsidRDefault="005E686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separate"/>
            </w:r>
            <w:r w:rsidRPr="00DA3945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3" w:tooltip="Beverly, 2011 #1172" w:history="1">
              <w:r w:rsidRPr="00DA3945">
                <w:rPr>
                  <w:rFonts w:ascii="Arial" w:hAnsi="Arial" w:cs="Arial"/>
                  <w:noProof/>
                  <w:color w:val="000000"/>
                </w:rPr>
                <w:t>Beverly et al., 2011</w:t>
              </w:r>
            </w:hyperlink>
            <w:r w:rsidRPr="00DA3945">
              <w:rPr>
                <w:rFonts w:ascii="Arial" w:hAnsi="Arial" w:cs="Arial"/>
                <w:noProof/>
                <w:color w:val="000000"/>
              </w:rPr>
              <w:t>)</w:t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5ECA59" w14:textId="5CEAA607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85983E" w14:textId="7FC1B23B" w:rsidR="006127DF" w:rsidRPr="003F4371" w:rsidRDefault="0019726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tax-4(p678) III; Ex[Pttx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tax-4 + Punc-12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3D42C5FD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BA4E90" w14:textId="79B16FB8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64D6E3" w14:textId="0353E48B" w:rsidR="006127DF" w:rsidRPr="003F4371" w:rsidRDefault="0019726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FG54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7DBE5D" w14:textId="77777777" w:rsidR="009B3DE2" w:rsidRPr="00DA3945" w:rsidRDefault="00A37DB8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DA3945">
              <w:rPr>
                <w:rFonts w:ascii="Arial" w:hAnsi="Arial" w:cs="Arial"/>
              </w:rPr>
              <w:t xml:space="preserve">Denise </w:t>
            </w:r>
            <w:proofErr w:type="spellStart"/>
            <w:r w:rsidRPr="00DA3945">
              <w:rPr>
                <w:rFonts w:ascii="Arial" w:hAnsi="Arial" w:cs="Arial"/>
              </w:rPr>
              <w:t>Ferkey</w:t>
            </w:r>
            <w:proofErr w:type="spellEnd"/>
            <w:r w:rsidRPr="00DA3945">
              <w:rPr>
                <w:rFonts w:ascii="Arial" w:hAnsi="Arial" w:cs="Arial"/>
              </w:rPr>
              <w:t xml:space="preserve"> (University at Buffalo</w:t>
            </w:r>
            <w:r w:rsidR="009B3DE2" w:rsidRPr="00DA3945">
              <w:rPr>
                <w:rFonts w:ascii="Arial" w:hAnsi="Arial" w:cs="Arial"/>
              </w:rPr>
              <w:t>)</w:t>
            </w:r>
          </w:p>
          <w:p w14:paraId="1E947D96" w14:textId="59971A4B" w:rsidR="006127DF" w:rsidRPr="00DA3945" w:rsidRDefault="0034578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cnp5emFub3dza2k8L0F1dGhvcj48WWVhcj4yMDE2PC9Z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cnp5emFub3dza2k8L0F1dGhvcj48WWVhcj4yMDE2PC9Z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separate"/>
            </w:r>
            <w:r w:rsidRPr="00DA3945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62" w:tooltip="Krzyzanowski, 2016 #1271" w:history="1">
              <w:r w:rsidRPr="00DA3945">
                <w:rPr>
                  <w:rFonts w:ascii="Arial" w:hAnsi="Arial" w:cs="Arial"/>
                  <w:noProof/>
                  <w:color w:val="000000"/>
                </w:rPr>
                <w:t>Krzyzanowski et al., 2016</w:t>
              </w:r>
            </w:hyperlink>
            <w:r w:rsidRPr="00DA3945">
              <w:rPr>
                <w:rFonts w:ascii="Arial" w:hAnsi="Arial" w:cs="Arial"/>
                <w:noProof/>
                <w:color w:val="000000"/>
              </w:rPr>
              <w:t>)</w:t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A2A308" w14:textId="30F045EB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5544F2" w14:textId="30336082" w:rsidR="006127DF" w:rsidRPr="003F4371" w:rsidRDefault="0019726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>ADF ablation. Genotype:</w:t>
            </w:r>
            <w:r w:rsidR="00AD5E8A" w:rsidRPr="003F4371">
              <w:rPr>
                <w:rFonts w:ascii="Arial" w:hAnsi="Arial" w:cs="Arial"/>
              </w:rPr>
              <w:t xml:space="preserve"> </w:t>
            </w:r>
            <w:r w:rsidRPr="008019C7">
              <w:rPr>
                <w:rFonts w:ascii="Arial" w:hAnsi="Arial" w:cs="Arial"/>
                <w:i/>
                <w:iCs/>
              </w:rPr>
              <w:t>udEx428[Psrh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24::</w:t>
            </w:r>
            <w:proofErr w:type="spellStart"/>
            <w:proofErr w:type="gramEnd"/>
            <w:r w:rsidRPr="008019C7">
              <w:rPr>
                <w:rFonts w:ascii="Arial" w:hAnsi="Arial" w:cs="Arial"/>
                <w:i/>
                <w:iCs/>
              </w:rPr>
              <w:t>c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- 3(p15), Psrh-14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c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- 3(p17), Psrh-14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, Pelt-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3B517BD8" w14:textId="77777777" w:rsidTr="00C706E1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B25F17" w14:textId="54D19612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F6C993" w14:textId="1E766E66" w:rsidR="006127DF" w:rsidRPr="003F4371" w:rsidRDefault="0019726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HCX17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A92CD9" w14:textId="77777777" w:rsidR="00600581" w:rsidRPr="00DA3945" w:rsidRDefault="00600581" w:rsidP="00C706E1">
            <w:pPr>
              <w:pStyle w:val="NormalWeb"/>
              <w:ind w:left="120" w:right="120"/>
              <w:rPr>
                <w:rFonts w:ascii="Arial" w:hAnsi="Arial" w:cs="Arial"/>
                <w:shd w:val="clear" w:color="auto" w:fill="FFFFFF"/>
              </w:rPr>
            </w:pPr>
            <w:r w:rsidRPr="00DA3945">
              <w:rPr>
                <w:rFonts w:ascii="Arial" w:hAnsi="Arial" w:cs="Arial"/>
              </w:rPr>
              <w:t>Howard Chang (</w:t>
            </w:r>
            <w:r w:rsidRPr="00DA3945">
              <w:rPr>
                <w:rFonts w:ascii="Arial" w:hAnsi="Arial" w:cs="Arial"/>
                <w:shd w:val="clear" w:color="auto" w:fill="FFFFFF"/>
              </w:rPr>
              <w:t>Binghamton University)</w:t>
            </w:r>
          </w:p>
          <w:p w14:paraId="249FEC8A" w14:textId="342A5071" w:rsidR="006127DF" w:rsidRPr="00DA3945" w:rsidRDefault="00AD0B8B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Ib3JzcG9vbDwvQXV0aG9yPjxZZWFyPjIwMTc8L1llYXI+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DA3945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Ib3JzcG9vbDwvQXV0aG9yPjxZZWFyPjIwMTc8L1llYXI+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</w:fldData>
              </w:fldChar>
            </w:r>
            <w:r w:rsidRPr="00DA3945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  <w:r w:rsidRPr="00DA3945">
              <w:rPr>
                <w:rFonts w:ascii="Arial" w:hAnsi="Arial" w:cs="Arial"/>
                <w:color w:val="000000"/>
              </w:rPr>
            </w:r>
            <w:r w:rsidRPr="00DA3945">
              <w:rPr>
                <w:rFonts w:ascii="Arial" w:hAnsi="Arial" w:cs="Arial"/>
                <w:color w:val="000000"/>
              </w:rPr>
              <w:fldChar w:fldCharType="separate"/>
            </w:r>
            <w:r w:rsidRPr="00DA3945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8" w:tooltip="Horspool, 2017 #1273" w:history="1">
              <w:r w:rsidRPr="00DA3945">
                <w:rPr>
                  <w:rFonts w:ascii="Arial" w:hAnsi="Arial" w:cs="Arial"/>
                  <w:noProof/>
                  <w:color w:val="000000"/>
                </w:rPr>
                <w:t>Horspool and Chang, 2017</w:t>
              </w:r>
            </w:hyperlink>
            <w:r w:rsidRPr="00DA3945">
              <w:rPr>
                <w:rFonts w:ascii="Arial" w:hAnsi="Arial" w:cs="Arial"/>
                <w:noProof/>
                <w:color w:val="000000"/>
              </w:rPr>
              <w:t>)</w:t>
            </w:r>
            <w:r w:rsidRPr="00DA3945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421F55" w14:textId="0CB70704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B8D85E" w14:textId="7B39E460" w:rsidR="006127DF" w:rsidRPr="003F4371" w:rsidRDefault="0019726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DL ablation. Genotype:</w:t>
            </w:r>
            <w:r w:rsidR="00AD5E8A" w:rsidRPr="008019C7">
              <w:rPr>
                <w:rFonts w:ascii="Arial" w:hAnsi="Arial" w:cs="Arial"/>
              </w:rPr>
              <w:t xml:space="preserve"> </w:t>
            </w:r>
            <w:r w:rsidRPr="008019C7">
              <w:rPr>
                <w:rFonts w:ascii="Arial" w:hAnsi="Arial" w:cs="Arial"/>
                <w:i/>
                <w:iCs/>
              </w:rPr>
              <w:t>bosEx179[Psre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csp-1b + Punc-122::GFP]</w:t>
            </w:r>
          </w:p>
        </w:tc>
      </w:tr>
      <w:tr w:rsidR="003F4371" w:rsidRPr="003F4371" w14:paraId="5100CD9A" w14:textId="77777777" w:rsidTr="00C706E1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2B988C" w14:textId="33CBD944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87F147" w14:textId="25EBAA22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>SAY14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ABF5FA" w14:textId="15912A31" w:rsidR="007E60DA" w:rsidRPr="00B53424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CGC</w:t>
            </w:r>
            <w:r w:rsidR="007E60DA" w:rsidRPr="00B53424">
              <w:rPr>
                <w:rFonts w:ascii="Arial" w:hAnsi="Arial" w:cs="Arial"/>
              </w:rPr>
              <w:t>.</w:t>
            </w:r>
          </w:p>
          <w:p w14:paraId="1A000661" w14:textId="77777777" w:rsidR="007E60DA" w:rsidRPr="00B53424" w:rsidRDefault="007E60D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13FF008" w14:textId="21226E0C" w:rsidR="006127DF" w:rsidRPr="00B53424" w:rsidRDefault="00DA3945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bGF1c2VyPC9BdXRob3I+PFllYXI+MjAxMTwvWWVhcj48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bGF1c2VyPC9BdXRob3I+PFllYXI+MjAxMTwvWWVhcj48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2" w:tooltip="Glauser, 2011 #1274" w:history="1">
              <w:r w:rsidRPr="00B53424">
                <w:rPr>
                  <w:rFonts w:ascii="Arial" w:hAnsi="Arial" w:cs="Arial"/>
                  <w:noProof/>
                  <w:color w:val="000000"/>
                </w:rPr>
                <w:t>Glauser et al., 2011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2FA8E3" w14:textId="6D0D009F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B3DBB7" w14:textId="44FD6B48" w:rsidR="006127DF" w:rsidRPr="008019C7" w:rsidRDefault="00810D9B" w:rsidP="004809CB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FD ablation. Genotype: </w:t>
            </w:r>
            <w:r w:rsidRPr="003F4371">
              <w:rPr>
                <w:rFonts w:ascii="Arial" w:hAnsi="Arial" w:cs="Arial"/>
                <w:i/>
                <w:iCs/>
              </w:rPr>
              <w:t>pgIs2[Pgcy-</w:t>
            </w:r>
            <w:proofErr w:type="gramStart"/>
            <w:r w:rsidRPr="003F4371">
              <w:rPr>
                <w:rFonts w:ascii="Arial" w:hAnsi="Arial" w:cs="Arial"/>
                <w:i/>
                <w:iCs/>
              </w:rPr>
              <w:t>8::</w:t>
            </w:r>
            <w:proofErr w:type="gramEnd"/>
            <w:r w:rsidRPr="003F4371">
              <w:rPr>
                <w:rFonts w:ascii="Arial" w:hAnsi="Arial" w:cs="Arial"/>
                <w:i/>
                <w:iCs/>
              </w:rPr>
              <w:t>TU#813 + Pgcy-8::TU#814 + Punc-122::GFP +  Pgcy-8::</w:t>
            </w:r>
            <w:proofErr w:type="spellStart"/>
            <w:r w:rsidRPr="003F4371">
              <w:rPr>
                <w:rFonts w:ascii="Arial" w:hAnsi="Arial" w:cs="Arial"/>
                <w:i/>
                <w:iCs/>
              </w:rPr>
              <w:t>mCherry</w:t>
            </w:r>
            <w:proofErr w:type="spellEnd"/>
            <w:r w:rsidRPr="003F4371">
              <w:rPr>
                <w:rFonts w:ascii="Arial" w:hAnsi="Arial" w:cs="Arial"/>
                <w:i/>
                <w:iCs/>
              </w:rPr>
              <w:t xml:space="preserve"> + Pgcy-8::GFP + Pttx-3::GFP]</w:t>
            </w:r>
          </w:p>
        </w:tc>
      </w:tr>
      <w:tr w:rsidR="003F4371" w:rsidRPr="003F4371" w14:paraId="5BD3B841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DC69C9" w14:textId="524CD039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8BB3151" w14:textId="466A9B3E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>JPS27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A3C76A" w14:textId="77777777" w:rsidR="007E60DA" w:rsidRPr="00B53424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CGC</w:t>
            </w:r>
            <w:r w:rsidR="007E60DA" w:rsidRPr="00B53424">
              <w:rPr>
                <w:rFonts w:ascii="Arial" w:hAnsi="Arial" w:cs="Arial"/>
              </w:rPr>
              <w:t>.</w:t>
            </w:r>
          </w:p>
          <w:p w14:paraId="3886C9E1" w14:textId="77777777" w:rsidR="007E60DA" w:rsidRPr="00B53424" w:rsidRDefault="007E60D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705FCDB5" w14:textId="46DD9C4C" w:rsidR="006127DF" w:rsidRPr="00B53424" w:rsidRDefault="000F23BD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  <w:lang w:val="es-AR"/>
              </w:rPr>
              <w:fldChar w:fldCharType="begin">
                <w:fldData xml:space="preserve">PEVuZE5vdGU+PENpdGU+PEF1dGhvcj5WaWRhbC1HYWRlYTwvQXV0aG9yPjxZZWFyPjIwMTU8L1ll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</w:fldData>
              </w:fldChar>
            </w:r>
            <w:r w:rsidRPr="00B53424">
              <w:rPr>
                <w:rFonts w:ascii="Arial" w:hAnsi="Arial" w:cs="Arial"/>
                <w:color w:val="000000"/>
                <w:lang w:val="es-AR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  <w:lang w:val="es-AR"/>
              </w:rPr>
              <w:fldChar w:fldCharType="begin">
                <w:fldData xml:space="preserve">PEVuZE5vdGU+PENpdGU+PEF1dGhvcj5WaWRhbC1HYWRlYTwvQXV0aG9yPjxZZWFyPjIwMTU8L1ll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</w:fldData>
              </w:fldChar>
            </w:r>
            <w:r w:rsidRPr="00B53424">
              <w:rPr>
                <w:rFonts w:ascii="Arial" w:hAnsi="Arial" w:cs="Arial"/>
                <w:color w:val="000000"/>
                <w:lang w:val="es-AR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  <w:lang w:val="es-AR"/>
              </w:rPr>
            </w:r>
            <w:r w:rsidRPr="00B53424">
              <w:rPr>
                <w:rFonts w:ascii="Arial" w:hAnsi="Arial" w:cs="Arial"/>
                <w:color w:val="000000"/>
                <w:lang w:val="es-AR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  <w:lang w:val="es-AR"/>
              </w:rPr>
            </w:r>
            <w:r w:rsidRPr="00B53424">
              <w:rPr>
                <w:rFonts w:ascii="Arial" w:hAnsi="Arial" w:cs="Arial"/>
                <w:color w:val="000000"/>
                <w:lang w:val="es-AR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  <w:lang w:val="es-AR"/>
              </w:rPr>
              <w:t>(</w:t>
            </w:r>
            <w:hyperlink w:anchor="_ENREF_121" w:tooltip="Vidal-Gadea, 2015 #1275" w:history="1">
              <w:r w:rsidRPr="00B53424">
                <w:rPr>
                  <w:rFonts w:ascii="Arial" w:hAnsi="Arial" w:cs="Arial"/>
                  <w:noProof/>
                  <w:color w:val="000000"/>
                  <w:lang w:val="es-AR"/>
                </w:rPr>
                <w:t>Vidal-Gadea et al., 2015</w:t>
              </w:r>
            </w:hyperlink>
            <w:r w:rsidRPr="00B53424">
              <w:rPr>
                <w:rFonts w:ascii="Arial" w:hAnsi="Arial" w:cs="Arial"/>
                <w:noProof/>
                <w:color w:val="000000"/>
                <w:lang w:val="es-AR"/>
              </w:rPr>
              <w:t>)</w:t>
            </w:r>
            <w:r w:rsidRPr="00B53424">
              <w:rPr>
                <w:rFonts w:ascii="Arial" w:hAnsi="Arial" w:cs="Arial"/>
                <w:color w:val="000000"/>
                <w:lang w:val="es-AR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0B0B56" w14:textId="77777777" w:rsidR="00E1416D" w:rsidRPr="003F4371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22708</w:t>
            </w:r>
          </w:p>
          <w:p w14:paraId="26639E6E" w14:textId="239483E1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C1973C" w14:textId="0A24A2A5" w:rsidR="006127DF" w:rsidRPr="003F4371" w:rsidRDefault="00810D9B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3F4371">
              <w:rPr>
                <w:rFonts w:ascii="Arial" w:hAnsi="Arial" w:cs="Arial"/>
              </w:rPr>
              <w:t xml:space="preserve">AFD ablation. Genotype: </w:t>
            </w:r>
            <w:r w:rsidRPr="003F4371">
              <w:rPr>
                <w:rFonts w:ascii="Arial" w:hAnsi="Arial" w:cs="Arial"/>
                <w:i/>
                <w:iCs/>
              </w:rPr>
              <w:t>vxEx265[gcy-8</w:t>
            </w:r>
            <w:proofErr w:type="gramStart"/>
            <w:r w:rsidRPr="003F4371">
              <w:rPr>
                <w:rFonts w:ascii="Arial" w:hAnsi="Arial" w:cs="Arial"/>
                <w:i/>
                <w:iCs/>
              </w:rPr>
              <w:t>p::</w:t>
            </w:r>
            <w:proofErr w:type="gramEnd"/>
            <w:r w:rsidRPr="003F4371">
              <w:rPr>
                <w:rFonts w:ascii="Arial" w:hAnsi="Arial" w:cs="Arial"/>
                <w:i/>
                <w:iCs/>
              </w:rPr>
              <w:t>ICE + myo-2p:mCherry].</w:t>
            </w:r>
          </w:p>
        </w:tc>
      </w:tr>
      <w:tr w:rsidR="003F4371" w:rsidRPr="003F4371" w14:paraId="54AD9FA3" w14:textId="77777777" w:rsidTr="00C706E1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507F2F" w14:textId="276A1DFD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2C2BA7" w14:textId="53B261A1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OH1309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C0A4B3" w14:textId="77777777" w:rsidR="007E60DA" w:rsidRPr="00B53424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CGC</w:t>
            </w:r>
            <w:r w:rsidR="007E60DA" w:rsidRPr="00B53424">
              <w:rPr>
                <w:rFonts w:ascii="Arial" w:hAnsi="Arial" w:cs="Arial"/>
              </w:rPr>
              <w:t>.</w:t>
            </w:r>
          </w:p>
          <w:p w14:paraId="1185C10F" w14:textId="77777777" w:rsidR="007E60DA" w:rsidRPr="00B53424" w:rsidRDefault="007E60D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5C938FFD" w14:textId="3ED419CF" w:rsidR="006127DF" w:rsidRPr="00B53424" w:rsidRDefault="001A426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/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&lt;EndNote&gt;&lt;Cite&gt;&lt;Author&gt;Chang&lt;/Author&gt;&lt;Year&gt;2003&lt;/Year&gt;&lt;RecNum&gt;555&lt;/RecNum&gt;&lt;DisplayText&gt;(Chang et al., 2003)&lt;/DisplayText&gt;&lt;record&gt;&lt;rec-number&gt;555&lt;/rec-number&gt;&lt;foreign-keys&gt;&lt;key app="EN" db-id="fv9e5e9whrv902e2s0qp0ssf55fv0szs0wp9" timestamp="0"&gt;555&lt;/key&gt;&lt;/foreign-keys&gt;&lt;ref-type name="Journal Article"&gt;17&lt;/ref-type&gt;&lt;contributors&gt;&lt;authors&gt;&lt;author&gt;Chang, S.&lt;/author&gt;&lt;author&gt;Johnston, R. J., Jr.&lt;/author&gt;&lt;author&gt;Hobert, O.&lt;/author&gt;&lt;/authors&gt;&lt;/contributors&gt;&lt;auth-address&gt;Department of Biochemistry and Molecular Biophysics, Center for Neurobiology and Behavior, Columbia University, College of Physicians and Surgeons, New York, NY 10032, USA.&lt;/auth-address&gt;&lt;titles&gt;&lt;title&gt;A transcriptional regulatory cascade that controls left/right asymmetry in chemosensory neurons of C. elegans&lt;/title&gt;&lt;secondary-title&gt;Genes Dev&lt;/secondary-title&gt;&lt;/titles&gt;&lt;periodical&gt;&lt;full-title&gt;Genes Dev&lt;/full-title&gt;&lt;abbr-1&gt;Genes &amp;amp; development&lt;/abbr-1&gt;&lt;/periodical&gt;&lt;pages&gt;2123-37&lt;/pages&gt;&lt;volume&gt;17&lt;/volume&gt;&lt;number&gt;17&lt;/number&gt;&lt;keywords&gt;&lt;keyword&gt;Animals&lt;/keyword&gt;&lt;keyword&gt;Body Patterning/*genetics/physiology&lt;/keyword&gt;&lt;keyword&gt;Caenorhabditis elegans/*embryology/genetics&lt;/keyword&gt;&lt;keyword&gt;Caenorhabditis elegans Proteins/genetics/metabolism&lt;/keyword&gt;&lt;keyword&gt;DNA-Binding Proteins/genetics/metabolism&lt;/keyword&gt;&lt;keyword&gt;Gene Expression Regulation, Developmental/*physiology&lt;/keyword&gt;&lt;keyword&gt;Homeodomain Proteins/metabolism&lt;/keyword&gt;&lt;keyword&gt;*Neurons, Afferent&lt;/keyword&gt;&lt;keyword&gt;Nuclear Proteins/genetics/metabolism&lt;/keyword&gt;&lt;keyword&gt;Transcription Factors/genetics/metabolism&lt;/keyword&gt;&lt;keyword&gt;Transcription, Genetic/*physiology&lt;/keyword&gt;&lt;/keywords&gt;&lt;dates&gt;&lt;year&gt;2003&lt;/year&gt;&lt;pub-dates&gt;&lt;date&gt;Sep 1&lt;/date&gt;&lt;/pub-dates&gt;&lt;/dates&gt;&lt;accession-num&gt;12952888&lt;/accession-num&gt;&lt;urls&gt;&lt;related-urls&gt;&lt;url&gt;http://www.ncbi.nlm.nih.gov/entrez/query.fcgi?cmd=Retrieve&amp;amp;db=PubMed&amp;amp;dopt=Citation&amp;amp;list_uids=12952888 &lt;/url&gt;&lt;/related-urls&gt;&lt;/urls&gt;&lt;/record&gt;&lt;/Cite&gt;&lt;/EndNote&gt;</w:instrText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22" w:tooltip="Chang, 2003 #555" w:history="1">
              <w:r w:rsidRPr="00B53424">
                <w:rPr>
                  <w:rFonts w:ascii="Arial" w:hAnsi="Arial" w:cs="Arial"/>
                  <w:noProof/>
                  <w:color w:val="000000"/>
                </w:rPr>
                <w:t>Chang et al., 2003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07D386" w14:textId="157EA600" w:rsidR="006127DF" w:rsidRPr="003F4371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2971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4A83C2" w14:textId="46152242" w:rsidR="006127DF" w:rsidRPr="008019C7" w:rsidRDefault="00810D9B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SE fate determinant. Genotype: </w:t>
            </w:r>
            <w:r w:rsidRPr="008019C7">
              <w:rPr>
                <w:rFonts w:ascii="Arial" w:hAnsi="Arial" w:cs="Arial"/>
                <w:i/>
                <w:iCs/>
              </w:rPr>
              <w:t>che-1(ot75) I</w:t>
            </w:r>
          </w:p>
        </w:tc>
      </w:tr>
      <w:tr w:rsidR="003F4371" w:rsidRPr="003F4371" w14:paraId="6D324569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D21B37" w14:textId="7D3CAA7E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6ACF24" w14:textId="6A2381B0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RJP313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81D02B" w14:textId="7452C6DA" w:rsidR="00914EFB" w:rsidRPr="00B53424" w:rsidRDefault="0083019D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Roger Pocock (Monash University)</w:t>
            </w:r>
          </w:p>
          <w:p w14:paraId="729980D3" w14:textId="56FB17D3" w:rsidR="006127DF" w:rsidRPr="00B53424" w:rsidRDefault="002D39C3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KdW96YWl0eXRlPC9BdXRob3I+PFllYXI+MjAxNzwvWWVh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KdW96YWl0eXRlPC9BdXRob3I+PFllYXI+MjAxNzwvWWVh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54" w:tooltip="Juozaityte, 2017 #1272" w:history="1">
              <w:r w:rsidRPr="00B53424">
                <w:rPr>
                  <w:rFonts w:ascii="Arial" w:hAnsi="Arial" w:cs="Arial"/>
                  <w:noProof/>
                  <w:color w:val="000000"/>
                </w:rPr>
                <w:t>Juozaityte et al., 2017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F01C50" w14:textId="624A766A" w:rsidR="006127DF" w:rsidRPr="003F4371" w:rsidRDefault="006127D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7ACDB3" w14:textId="18675C89" w:rsidR="006127DF" w:rsidRPr="003F4371" w:rsidRDefault="00810D9B" w:rsidP="004809C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SG ablation. Genotype: </w:t>
            </w:r>
            <w:r w:rsidRPr="008019C7">
              <w:rPr>
                <w:rFonts w:ascii="Arial" w:hAnsi="Arial" w:cs="Arial"/>
                <w:i/>
                <w:iCs/>
              </w:rPr>
              <w:t>otEx3130</w:t>
            </w:r>
            <w:r w:rsidR="00F53A10" w:rsidRPr="008019C7">
              <w:rPr>
                <w:rFonts w:ascii="Arial" w:hAnsi="Arial" w:cs="Arial"/>
                <w:i/>
                <w:iCs/>
              </w:rPr>
              <w:t>[</w:t>
            </w:r>
            <w:r w:rsidRPr="008019C7">
              <w:rPr>
                <w:rFonts w:ascii="Arial" w:hAnsi="Arial" w:cs="Arial"/>
                <w:i/>
                <w:iCs/>
              </w:rPr>
              <w:t>Pops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p12 caspase + Pgcy-21 p17 caspase + Pmyo-3::RFP]; Is[Pets-5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mCherry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 xml:space="preserve"> + Pelt-2::GFP]</w:t>
            </w:r>
          </w:p>
        </w:tc>
      </w:tr>
      <w:tr w:rsidR="003F4371" w:rsidRPr="003F4371" w14:paraId="1893F353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9DB0E0" w14:textId="3389E33B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97523A" w14:textId="2B81A5B8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1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82013D" w14:textId="1DE11622" w:rsidR="00C05C31" w:rsidRPr="00B53424" w:rsidRDefault="002F160D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B53424">
              <w:rPr>
                <w:rFonts w:ascii="Arial" w:hAnsi="Arial" w:cs="Arial"/>
              </w:rPr>
              <w:t>Takaaki</w:t>
            </w:r>
            <w:proofErr w:type="spellEnd"/>
            <w:r w:rsidRPr="00B53424">
              <w:rPr>
                <w:rFonts w:ascii="Arial" w:hAnsi="Arial" w:cs="Arial"/>
              </w:rPr>
              <w:t xml:space="preserve"> </w:t>
            </w:r>
            <w:proofErr w:type="spellStart"/>
            <w:r w:rsidRPr="00B53424">
              <w:rPr>
                <w:rFonts w:ascii="Arial" w:hAnsi="Arial" w:cs="Arial"/>
              </w:rPr>
              <w:t>Hirotsu</w:t>
            </w:r>
            <w:proofErr w:type="spellEnd"/>
            <w:r w:rsidR="00C05C31" w:rsidRPr="00B53424">
              <w:rPr>
                <w:rFonts w:ascii="Arial" w:hAnsi="Arial" w:cs="Arial"/>
              </w:rPr>
              <w:t xml:space="preserve"> (</w:t>
            </w:r>
            <w:r w:rsidR="00123FBC" w:rsidRPr="00B53424">
              <w:rPr>
                <w:rFonts w:ascii="Arial" w:hAnsi="Arial" w:cs="Arial"/>
              </w:rPr>
              <w:t>University of Tokyo)</w:t>
            </w:r>
          </w:p>
          <w:p w14:paraId="303A2E2C" w14:textId="4EC4CF2A" w:rsidR="006127DF" w:rsidRPr="00B53424" w:rsidRDefault="00FA535F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28" w:tooltip="Yoshida, 2012 #1276" w:history="1">
              <w:r w:rsidRPr="00B53424">
                <w:rPr>
                  <w:rFonts w:ascii="Arial" w:hAnsi="Arial" w:cs="Arial"/>
                  <w:noProof/>
                  <w:color w:val="000000"/>
                </w:rPr>
                <w:t>Yoshida et al., 2012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30A232E" w14:textId="57CE96F2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F46357" w14:textId="201A0456" w:rsidR="006127DF" w:rsidRPr="003F4371" w:rsidRDefault="00810D9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SH ablation. Genotype: </w:t>
            </w:r>
            <w:r w:rsidRPr="008019C7">
              <w:rPr>
                <w:rFonts w:ascii="Arial" w:hAnsi="Arial" w:cs="Arial"/>
                <w:i/>
                <w:iCs/>
              </w:rPr>
              <w:t>Is[Psra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mCasp1 + Pmyo-3::RFP]</w:t>
            </w:r>
          </w:p>
        </w:tc>
      </w:tr>
      <w:tr w:rsidR="003F4371" w:rsidRPr="003F4371" w14:paraId="7A576C23" w14:textId="77777777" w:rsidTr="00C706E1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EA6E39" w14:textId="782226B9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936DF5" w14:textId="1400EE96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Y750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A7C250" w14:textId="77777777" w:rsidR="007E60DA" w:rsidRPr="00B53424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CGC</w:t>
            </w:r>
            <w:r w:rsidR="007E60DA" w:rsidRPr="00B53424">
              <w:rPr>
                <w:rFonts w:ascii="Arial" w:hAnsi="Arial" w:cs="Arial"/>
              </w:rPr>
              <w:t>.</w:t>
            </w:r>
          </w:p>
          <w:p w14:paraId="232C711B" w14:textId="77777777" w:rsidR="007E60DA" w:rsidRPr="00B53424" w:rsidRDefault="007E60D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CEDFD2F" w14:textId="6BE106F1" w:rsidR="006127DF" w:rsidRPr="00B53424" w:rsidRDefault="002126DD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3" w:tooltip="Beverly, 2011 #1172" w:history="1">
              <w:r w:rsidRPr="00B53424">
                <w:rPr>
                  <w:rFonts w:ascii="Arial" w:hAnsi="Arial" w:cs="Arial"/>
                  <w:noProof/>
                  <w:color w:val="000000"/>
                </w:rPr>
                <w:t>Beverly et al., 2011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16E23A" w14:textId="05E6C5A1" w:rsidR="006127DF" w:rsidRPr="003F4371" w:rsidRDefault="00E1416D" w:rsidP="002F23E9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3114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F16FB5" w14:textId="4F964DDE" w:rsidR="006127DF" w:rsidRPr="008019C7" w:rsidRDefault="00810D9B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SI ablation. Genotype: </w:t>
            </w:r>
            <w:r w:rsidRPr="008019C7">
              <w:rPr>
                <w:rFonts w:ascii="Arial" w:hAnsi="Arial" w:cs="Arial"/>
                <w:i/>
                <w:iCs/>
              </w:rPr>
              <w:t>oyIs84 [Pgpa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4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TU#813 + Pgcy-27::TU#814 + Pgcy-27::GFP + Punc-12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5CB00CE" w14:textId="77777777" w:rsidTr="00C706E1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DC69EA" w14:textId="5CBBA68A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D7D866" w14:textId="265F6707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76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CAA9E7" w14:textId="0EB032FF" w:rsidR="006127DF" w:rsidRPr="00B53424" w:rsidRDefault="006127DF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Dennis Kim (Boston Children’s Hospital)</w:t>
            </w:r>
          </w:p>
          <w:p w14:paraId="0395A936" w14:textId="63CE7406" w:rsidR="00810D9B" w:rsidRPr="00B53424" w:rsidRDefault="00041764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Db3JuaWxzPC9BdXRob3I+PFllYXI+MjAxMTwvWWVhcj48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Db3JuaWxzPC9BdXRob3I+PFllYXI+MjAxMTwvWWVhcj48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27" w:tooltip="Cornils, 2011 #1153" w:history="1">
              <w:r w:rsidRPr="00B53424">
                <w:rPr>
                  <w:rFonts w:ascii="Arial" w:hAnsi="Arial" w:cs="Arial"/>
                  <w:noProof/>
                  <w:color w:val="000000"/>
                </w:rPr>
                <w:t>Cornils et al., 2011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891C2A" w14:textId="16C533C2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0A3CCA" w14:textId="204424BE" w:rsidR="006127DF" w:rsidRPr="008019C7" w:rsidRDefault="00810D9B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SJ ablation. Genotype: </w:t>
            </w:r>
            <w:r w:rsidRPr="008019C7">
              <w:rPr>
                <w:rFonts w:ascii="Arial" w:hAnsi="Arial" w:cs="Arial"/>
                <w:i/>
                <w:iCs/>
              </w:rPr>
              <w:t>mgIs40[Pdaf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28::</w:t>
            </w:r>
            <w:proofErr w:type="spellStart"/>
            <w:proofErr w:type="gramEnd"/>
            <w:r w:rsidRPr="008019C7">
              <w:rPr>
                <w:rFonts w:ascii="Arial" w:hAnsi="Arial" w:cs="Arial"/>
                <w:i/>
                <w:iCs/>
              </w:rPr>
              <w:t>nls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-GFP]; jxEx102[Ptrx-1::ICE + Pofm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4B3BC182" w14:textId="77777777" w:rsidTr="00AD5E8A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EA9621" w14:textId="5F3E1ECC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8E7223" w14:textId="6F5367E0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1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E275383" w14:textId="7D0C5E95" w:rsidR="007E60DA" w:rsidRPr="00B53424" w:rsidRDefault="006127DF" w:rsidP="007E60DA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</w:rPr>
              <w:t>CGC</w:t>
            </w:r>
            <w:r w:rsidR="007E60DA" w:rsidRPr="00B53424">
              <w:rPr>
                <w:rFonts w:ascii="Arial" w:hAnsi="Arial" w:cs="Arial"/>
              </w:rPr>
              <w:t>.</w:t>
            </w:r>
          </w:p>
          <w:p w14:paraId="3FAB6A26" w14:textId="77777777" w:rsidR="007E60DA" w:rsidRPr="00B53424" w:rsidRDefault="007E60DA" w:rsidP="007E60DA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5CBD962F" w14:textId="5AAB7119" w:rsidR="00810D9B" w:rsidRPr="00B53424" w:rsidRDefault="00B123A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cmluaXZhc2FuPC9BdXRob3I+PFllYXI+MjAxMjwvWWVh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cmluaXZhc2FuPC9BdXRob3I+PFllYXI+MjAxMjwvWWVh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08" w:tooltip="Srinivasan, 2012 #1278" w:history="1">
              <w:r w:rsidRPr="00B53424">
                <w:rPr>
                  <w:rFonts w:ascii="Arial" w:hAnsi="Arial" w:cs="Arial"/>
                  <w:noProof/>
                  <w:color w:val="000000"/>
                </w:rPr>
                <w:t>Srinivasan et al., 2012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082398" w14:textId="6310653C" w:rsidR="006127DF" w:rsidRPr="003F4371" w:rsidRDefault="000E1E5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</w:t>
            </w:r>
            <w:r w:rsidR="001A7E16" w:rsidRPr="003F4371">
              <w:rPr>
                <w:rFonts w:ascii="Arial" w:hAnsi="Arial" w:cs="Arial"/>
              </w:rPr>
              <w:t xml:space="preserve"> </w:t>
            </w:r>
            <w:r w:rsidRPr="003F4371">
              <w:rPr>
                <w:rFonts w:ascii="Arial" w:hAnsi="Arial" w:cs="Arial"/>
              </w:rPr>
              <w:t>WBStrain0003097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4A3764" w14:textId="23E68F95" w:rsidR="006127DF" w:rsidRPr="003F4371" w:rsidRDefault="00810D9B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SK ablation</w:t>
            </w:r>
            <w:r w:rsidR="006C5743" w:rsidRPr="008019C7">
              <w:rPr>
                <w:rFonts w:ascii="Arial" w:hAnsi="Arial" w:cs="Arial"/>
              </w:rPr>
              <w:t xml:space="preserve">. </w:t>
            </w: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qrIs2[Psra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9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mCasp1]</w:t>
            </w:r>
            <w:r w:rsidRPr="008019C7">
              <w:rPr>
                <w:rFonts w:ascii="Arial" w:hAnsi="Arial" w:cs="Arial"/>
              </w:rPr>
              <w:t xml:space="preserve"> 2x outcrossed</w:t>
            </w:r>
          </w:p>
        </w:tc>
      </w:tr>
      <w:tr w:rsidR="003F4371" w:rsidRPr="003F4371" w14:paraId="0049EF35" w14:textId="77777777" w:rsidTr="00C706E1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7B6B52" w14:textId="634D84BB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D1137C" w14:textId="5B5F5E10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1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2DBA9F" w14:textId="77777777" w:rsidR="00614A38" w:rsidRPr="00B53424" w:rsidRDefault="00614A38" w:rsidP="00614A38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B53424">
              <w:rPr>
                <w:rFonts w:ascii="Arial" w:hAnsi="Arial" w:cs="Arial"/>
              </w:rPr>
              <w:t>Takaaki</w:t>
            </w:r>
            <w:proofErr w:type="spellEnd"/>
            <w:r w:rsidRPr="00B53424">
              <w:rPr>
                <w:rFonts w:ascii="Arial" w:hAnsi="Arial" w:cs="Arial"/>
              </w:rPr>
              <w:t xml:space="preserve"> </w:t>
            </w:r>
            <w:proofErr w:type="spellStart"/>
            <w:r w:rsidRPr="00B53424">
              <w:rPr>
                <w:rFonts w:ascii="Arial" w:hAnsi="Arial" w:cs="Arial"/>
              </w:rPr>
              <w:t>Hirotsu</w:t>
            </w:r>
            <w:proofErr w:type="spellEnd"/>
            <w:r w:rsidRPr="00B53424">
              <w:rPr>
                <w:rFonts w:ascii="Arial" w:hAnsi="Arial" w:cs="Arial"/>
              </w:rPr>
              <w:t xml:space="preserve"> (University of Tokyo)</w:t>
            </w:r>
          </w:p>
          <w:p w14:paraId="42E56F10" w14:textId="3457607C" w:rsidR="006127DF" w:rsidRPr="00B53424" w:rsidRDefault="00B53424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B53424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B53424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  <w:r w:rsidRPr="00B53424">
              <w:rPr>
                <w:rFonts w:ascii="Arial" w:hAnsi="Arial" w:cs="Arial"/>
                <w:color w:val="000000"/>
              </w:rPr>
            </w:r>
            <w:r w:rsidRPr="00B53424">
              <w:rPr>
                <w:rFonts w:ascii="Arial" w:hAnsi="Arial" w:cs="Arial"/>
                <w:color w:val="000000"/>
              </w:rPr>
              <w:fldChar w:fldCharType="separate"/>
            </w:r>
            <w:r w:rsidRPr="00B53424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28" w:tooltip="Yoshida, 2012 #1276" w:history="1">
              <w:r w:rsidRPr="00B53424">
                <w:rPr>
                  <w:rFonts w:ascii="Arial" w:hAnsi="Arial" w:cs="Arial"/>
                  <w:noProof/>
                  <w:color w:val="000000"/>
                </w:rPr>
                <w:t>Yoshida et al., 2012</w:t>
              </w:r>
            </w:hyperlink>
            <w:r w:rsidRPr="00B53424">
              <w:rPr>
                <w:rFonts w:ascii="Arial" w:hAnsi="Arial" w:cs="Arial"/>
                <w:noProof/>
                <w:color w:val="000000"/>
              </w:rPr>
              <w:t>)</w:t>
            </w:r>
            <w:r w:rsidRPr="00B53424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E28BC1" w14:textId="1117DBFE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186E3C" w14:textId="4AB03809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WA ablation. Genotype: </w:t>
            </w:r>
            <w:r w:rsidRPr="008019C7">
              <w:rPr>
                <w:rFonts w:ascii="Arial" w:hAnsi="Arial" w:cs="Arial"/>
                <w:i/>
                <w:iCs/>
              </w:rPr>
              <w:t>Ex[od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0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mCasp1 + myo-3::GFP]</w:t>
            </w:r>
          </w:p>
        </w:tc>
      </w:tr>
      <w:tr w:rsidR="003F4371" w:rsidRPr="003F4371" w14:paraId="09BE3C47" w14:textId="77777777" w:rsidTr="00C706E1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6A7E06" w14:textId="6E8C1AED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7187BF" w14:textId="1D1CDC76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5D272D" w14:textId="77777777" w:rsidR="00614A38" w:rsidRPr="001276E6" w:rsidRDefault="00614A38" w:rsidP="00614A38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1276E6">
              <w:rPr>
                <w:rFonts w:ascii="Arial" w:hAnsi="Arial" w:cs="Arial"/>
              </w:rPr>
              <w:t>Takaaki</w:t>
            </w:r>
            <w:proofErr w:type="spellEnd"/>
            <w:r w:rsidRPr="001276E6">
              <w:rPr>
                <w:rFonts w:ascii="Arial" w:hAnsi="Arial" w:cs="Arial"/>
              </w:rPr>
              <w:t xml:space="preserve"> </w:t>
            </w:r>
            <w:proofErr w:type="spellStart"/>
            <w:r w:rsidRPr="001276E6">
              <w:rPr>
                <w:rFonts w:ascii="Arial" w:hAnsi="Arial" w:cs="Arial"/>
              </w:rPr>
              <w:t>Hirotsu</w:t>
            </w:r>
            <w:proofErr w:type="spellEnd"/>
            <w:r w:rsidRPr="001276E6">
              <w:rPr>
                <w:rFonts w:ascii="Arial" w:hAnsi="Arial" w:cs="Arial"/>
              </w:rPr>
              <w:t xml:space="preserve"> (University of Tokyo)</w:t>
            </w:r>
          </w:p>
          <w:p w14:paraId="55716AE6" w14:textId="05661110" w:rsidR="006127DF" w:rsidRPr="001276E6" w:rsidRDefault="00B5342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b3NoaWRhPC9BdXRob3I+PFllYXI+MjAxMjwvWWVhcj48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NzM5PC9wYWdlcz48dm9sdW1lPjM8L3Zv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28" w:tooltip="Yoshida, 2012 #1276" w:history="1">
              <w:r w:rsidRPr="001276E6">
                <w:rPr>
                  <w:rFonts w:ascii="Arial" w:hAnsi="Arial" w:cs="Arial"/>
                  <w:noProof/>
                  <w:color w:val="000000"/>
                </w:rPr>
                <w:t>Yoshida et al., 2012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1EE273" w14:textId="0A669989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E2615E" w14:textId="41B18E84" w:rsidR="006127DF" w:rsidRPr="003F4371" w:rsidRDefault="00810D9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WB ablation. Genotype: </w:t>
            </w:r>
            <w:r w:rsidRPr="008019C7">
              <w:rPr>
                <w:rFonts w:ascii="Arial" w:hAnsi="Arial" w:cs="Arial"/>
                <w:i/>
                <w:iCs/>
              </w:rPr>
              <w:t>Is[st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mCasp1 + myo-3::GFP ]</w:t>
            </w:r>
          </w:p>
        </w:tc>
      </w:tr>
      <w:tr w:rsidR="003F4371" w:rsidRPr="003F4371" w14:paraId="257E7DA1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1B1D46" w14:textId="5FBDEAFE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A717CD" w14:textId="1DE02F3A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Y75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2D0F9F" w14:textId="77777777" w:rsidR="001E06BB" w:rsidRPr="001276E6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</w:rPr>
              <w:t>CGC</w:t>
            </w:r>
            <w:r w:rsidR="001E06BB" w:rsidRPr="001276E6">
              <w:rPr>
                <w:rFonts w:ascii="Arial" w:hAnsi="Arial" w:cs="Arial"/>
              </w:rPr>
              <w:t>.</w:t>
            </w:r>
          </w:p>
          <w:p w14:paraId="2E5F0835" w14:textId="77777777" w:rsidR="001E06BB" w:rsidRPr="001276E6" w:rsidRDefault="001E06BB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3A48C3BA" w14:textId="4EF64044" w:rsidR="006127DF" w:rsidRPr="001276E6" w:rsidRDefault="003A10A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CZXZlcmx5PC9BdXRob3I+PFllYXI+MjAxMTwvWWVhcj48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xMTcxOC0yNzwvcGFnZXM+PHZvbHVtZT4zMTwvdm9sdW1lPjxudW1iZXI+MzI8L251bWJlcj48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3" w:tooltip="Beverly, 2011 #1172" w:history="1">
              <w:r w:rsidRPr="001276E6">
                <w:rPr>
                  <w:rFonts w:ascii="Arial" w:hAnsi="Arial" w:cs="Arial"/>
                  <w:noProof/>
                  <w:color w:val="000000"/>
                </w:rPr>
                <w:t>Beverly et al., 2011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898F83" w14:textId="3F2B48D9" w:rsidR="006127DF" w:rsidRPr="003F4371" w:rsidRDefault="00E1416D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3114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535F5D" w14:textId="4C3C5AC9" w:rsidR="006127DF" w:rsidRPr="003F4371" w:rsidRDefault="00C6296C" w:rsidP="004D5FFE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WC ablation. Genotype: </w:t>
            </w:r>
            <w:r w:rsidRPr="008019C7">
              <w:rPr>
                <w:rFonts w:ascii="Arial" w:hAnsi="Arial" w:cs="Arial"/>
                <w:i/>
                <w:iCs/>
              </w:rPr>
              <w:t>oyIs85[Pceh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TU#813 + Pceh-36::TU#814 + Psrtx-1::GFP + Punc-12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192ABA13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A6534C" w14:textId="19DB723E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D63ADE" w14:textId="00173E65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LJ2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18EB28" w14:textId="77777777" w:rsidR="00AE6842" w:rsidRPr="001276E6" w:rsidRDefault="00A94587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1276E6">
              <w:rPr>
                <w:rFonts w:ascii="Arial" w:hAnsi="Arial" w:cs="Arial"/>
              </w:rPr>
              <w:t>Ju</w:t>
            </w:r>
            <w:r w:rsidR="00AE6842" w:rsidRPr="001276E6">
              <w:rPr>
                <w:rFonts w:ascii="Arial" w:hAnsi="Arial" w:cs="Arial"/>
              </w:rPr>
              <w:t>nho</w:t>
            </w:r>
            <w:proofErr w:type="spellEnd"/>
            <w:r w:rsidR="00AE6842" w:rsidRPr="001276E6">
              <w:rPr>
                <w:rFonts w:ascii="Arial" w:hAnsi="Arial" w:cs="Arial"/>
              </w:rPr>
              <w:t xml:space="preserve"> Lee (Seoul National University)</w:t>
            </w:r>
          </w:p>
          <w:p w14:paraId="409D093A" w14:textId="7E4C311E" w:rsidR="006127DF" w:rsidRPr="001276E6" w:rsidRDefault="00063070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/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&lt;EndNote&gt;&lt;Cite&gt;&lt;Author&gt;Lee&lt;/Author&gt;&lt;Year&gt;2011&lt;/Year&gt;&lt;RecNum&gt;1279&lt;/RecNum&gt;&lt;DisplayText&gt;(Lee et al., 2011)&lt;/DisplayText&gt;&lt;record&gt;&lt;rec-number&gt;1279&lt;/rec-number&gt;&lt;foreign-keys&gt;&lt;key app="EN" db-id="fv9e5e9whrv902e2s0qp0ssf55fv0szs0wp9" timestamp="1559149697"&gt;1279&lt;/key&gt;&lt;/foreign-keys&gt;&lt;ref-type name="Journal Article"&gt;17&lt;/ref-type&gt;&lt;contributors&gt;&lt;authors&gt;&lt;author&gt;Lee, H.&lt;/author&gt;&lt;author&gt;Choi, M. K.&lt;/author&gt;&lt;author&gt;Lee, D.&lt;/author&gt;&lt;author&gt;Kim, H. S.&lt;/author&gt;&lt;author&gt;Hwang, H.&lt;/author&gt;&lt;author&gt;Kim, H.&lt;/author&gt;&lt;author&gt;Park, S.&lt;/author&gt;&lt;author&gt;Paik, Y. K.&lt;/author&gt;&lt;author&gt;Lee, J.&lt;/author&gt;&lt;/authors&gt;&lt;/contributors&gt;&lt;auth-address&gt;Research Center for Functional Cellulomics, Institute of Molecular Biology and Genetics, Seoul National University School of Biological Sciences, Seoul, Korea.&lt;/auth-address&gt;&lt;titles&gt;&lt;title&gt;Nictation, a dispersal behavior of the nematode Caenorhabditis elegans, is regulated by IL2 neurons&lt;/title&gt;&lt;secondary-title&gt;Nat Neurosci&lt;/secondary-title&gt;&lt;alt-title&gt;Nature neuroscience&lt;/alt-title&gt;&lt;/titles&gt;&lt;periodical&gt;&lt;full-title&gt;Nat Neurosci&lt;/full-title&gt;&lt;abbr-1&gt;Nature neuroscience&lt;/abbr-1&gt;&lt;/periodical&gt;&lt;alt-periodical&gt;&lt;full-title&gt;Nat Neurosci&lt;/full-title&gt;&lt;abbr-1&gt;Nature neuroscience&lt;/abbr-1&gt;&lt;/alt-periodical&gt;&lt;pages&gt;107-12&lt;/pages&gt;&lt;volume&gt;15&lt;/volume&gt;&lt;number&gt;1&lt;/number&gt;&lt;keywords&gt;&lt;keyword&gt;Acetylcholine/metabolism&lt;/keyword&gt;&lt;keyword&gt;Animals&lt;/keyword&gt;&lt;keyword&gt;Behavior, Animal/*physiology&lt;/keyword&gt;&lt;keyword&gt;Caenorhabditis elegans/*physiology&lt;/keyword&gt;&lt;keyword&gt;Cilia/physiology&lt;/keyword&gt;&lt;keyword&gt;Neurons/*physiology&lt;/keyword&gt;&lt;keyword&gt;Synaptic Transmission/physiology&lt;/keyword&gt;&lt;/keywords&gt;&lt;dates&gt;&lt;year&gt;2011&lt;/year&gt;&lt;pub-dates&gt;&lt;date&gt;Nov 13&lt;/date&gt;&lt;/pub-dates&gt;&lt;/dates&gt;&lt;isbn&gt;1546-1726 (Electronic)&amp;#xD;1097-6256 (Linking)&lt;/isbn&gt;&lt;accession-num&gt;22081161&lt;/accession-num&gt;&lt;urls&gt;&lt;related-urls&gt;&lt;url&gt;http://www.ncbi.nlm.nih.gov/pubmed/22081161&lt;/url&gt;&lt;/related-urls&gt;&lt;/urls&gt;&lt;electronic-resource-num&gt;10.1038/nn.2975&lt;/electronic-resource-num&gt;&lt;/record&gt;&lt;/Cite&gt;&lt;/EndNote&gt;</w:instrText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64" w:tooltip="Lee, 2011 #1279" w:history="1">
              <w:r w:rsidRPr="001276E6">
                <w:rPr>
                  <w:rFonts w:ascii="Arial" w:hAnsi="Arial" w:cs="Arial"/>
                  <w:noProof/>
                  <w:color w:val="000000"/>
                </w:rPr>
                <w:t>Lee et al., 2011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377CC59" w14:textId="7FBC9118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E7656D" w14:textId="31DB04D8" w:rsidR="006127DF" w:rsidRPr="003F4371" w:rsidRDefault="00C6296C" w:rsidP="004809CB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IL2 ablation. Genotype: </w:t>
            </w:r>
            <w:r w:rsidRPr="008019C7">
              <w:rPr>
                <w:rFonts w:ascii="Arial" w:hAnsi="Arial" w:cs="Arial"/>
                <w:i/>
                <w:iCs/>
              </w:rPr>
              <w:t>unc-119(ed3); ysIs1[punc-119cR + Pklp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ced-3 + Pklp-6:egl-1]</w:t>
            </w:r>
          </w:p>
        </w:tc>
      </w:tr>
      <w:tr w:rsidR="003F4371" w:rsidRPr="003F4371" w14:paraId="2810840C" w14:textId="77777777" w:rsidTr="00C706E1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313C94" w14:textId="5E9797CB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EDACCA" w14:textId="629CDA73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65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A71E34" w14:textId="77777777" w:rsidR="007F4962" w:rsidRPr="001276E6" w:rsidRDefault="007F4962" w:rsidP="007F496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</w:rPr>
              <w:t>Dennis Kim (Boston Children’s Hospital)</w:t>
            </w:r>
          </w:p>
          <w:p w14:paraId="770AB5F8" w14:textId="2AFD6BFA" w:rsidR="006127DF" w:rsidRPr="001276E6" w:rsidRDefault="0090522F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/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&lt;EndNote&gt;&lt;Cite&gt;&lt;Author&gt;Chang&lt;/Author&gt;&lt;Year&gt;2011&lt;/Year&gt;&lt;RecNum&gt;1280&lt;/RecNum&gt;&lt;DisplayText&gt;(Chang et al., 2011)&lt;/DisplayText&gt;&lt;record&gt;&lt;rec-number&gt;1280&lt;/rec-number&gt;&lt;foreign-keys&gt;&lt;key app="EN" db-id="fv9e5e9whrv902e2s0qp0ssf55fv0szs0wp9" timestamp="1559149776"&gt;1280&lt;/key&gt;&lt;/foreign-keys&gt;&lt;ref-type name="Journal Article"&gt;17&lt;/ref-type&gt;&lt;contributors&gt;&lt;authors&gt;&lt;author&gt;Chang, H. C.&lt;/author&gt;&lt;author&gt;Paek, J.&lt;/author&gt;&lt;author&gt;Kim, D. H.&lt;/author&gt;&lt;/authors&gt;&lt;/contributors&gt;&lt;auth-address&gt;Department of Biology, Massachusetts Institute of Technology, Cambridge, Massachusetts 02139, USA.&lt;/auth-address&gt;&lt;titles&gt;&lt;title&gt;Natural polymorphisms in C. elegans HECW-1 E3 ligase affect pathogen avoidance behaviour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525-9&lt;/pages&gt;&lt;volume&gt;480&lt;/volume&gt;&lt;number&gt;7378&lt;/number&gt;&lt;keywords&gt;&lt;keyword&gt;Animals&lt;/keyword&gt;&lt;keyword&gt;*Behavior, Animal&lt;/keyword&gt;&lt;keyword&gt;*Caenorhabditis elegans/enzymology/genetics/microbiology&lt;/keyword&gt;&lt;keyword&gt;Caenorhabditis elegans Proteins/*genetics/*metabolism&lt;/keyword&gt;&lt;keyword&gt;Gene Expression Profiling&lt;/keyword&gt;&lt;keyword&gt;Gene Expression Regulation, Enzymologic&lt;/keyword&gt;&lt;keyword&gt;*Polymorphism, Genetic&lt;/keyword&gt;&lt;keyword&gt;Pseudomonas aeruginosa/*physiology&lt;/keyword&gt;&lt;keyword&gt;Receptors, Neuropeptide Y/metabolism&lt;/keyword&gt;&lt;keyword&gt;Sensory Receptor Cells/enzymology&lt;/keyword&gt;&lt;keyword&gt;Ubiquitin-Protein Ligases/*genetics/*metabolism&lt;/keyword&gt;&lt;/keywords&gt;&lt;dates&gt;&lt;year&gt;2011&lt;/year&gt;&lt;pub-dates&gt;&lt;date&gt;Nov 16&lt;/date&gt;&lt;/pub-dates&gt;&lt;/dates&gt;&lt;isbn&gt;1476-4687 (Electronic)&amp;#xD;0028-0836 (Linking)&lt;/isbn&gt;&lt;accession-num&gt;22089131&lt;/accession-num&gt;&lt;urls&gt;&lt;related-urls&gt;&lt;url&gt;http://www.ncbi.nlm.nih.gov/pubmed/22089131&lt;/url&gt;&lt;/related-urls&gt;&lt;/urls&gt;&lt;custom2&gt;3245782&lt;/custom2&gt;&lt;electronic-resource-num&gt;10.1038/nature10643&lt;/electronic-resource-num&gt;&lt;/record&gt;&lt;/Cite&gt;&lt;/EndNote&gt;</w:instrText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21" w:tooltip="Chang, 2011 #1280" w:history="1">
              <w:r w:rsidRPr="001276E6">
                <w:rPr>
                  <w:rFonts w:ascii="Arial" w:hAnsi="Arial" w:cs="Arial"/>
                  <w:noProof/>
                  <w:color w:val="000000"/>
                </w:rPr>
                <w:t>Chang et al., 2011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F3DD35" w14:textId="7F3D02AE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7A2CAB" w14:textId="16F14FCB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OLL ablation. Genotype: </w:t>
            </w:r>
            <w:r w:rsidRPr="008019C7">
              <w:rPr>
                <w:rFonts w:ascii="Arial" w:hAnsi="Arial" w:cs="Arial"/>
                <w:i/>
                <w:iCs/>
              </w:rPr>
              <w:t>qdEx22[Pse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2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csp-1b; Pmyo-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r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9518A4F" w14:textId="77777777" w:rsidTr="00C706E1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A697BA" w14:textId="0E547A5E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E178C78" w14:textId="60763431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VM636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AE7B38" w14:textId="175B8DFF" w:rsidR="0067146D" w:rsidRPr="001276E6" w:rsidRDefault="0067146D" w:rsidP="0067146D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</w:rPr>
              <w:t xml:space="preserve">Andres </w:t>
            </w:r>
            <w:proofErr w:type="spellStart"/>
            <w:r w:rsidRPr="001276E6">
              <w:rPr>
                <w:rFonts w:ascii="Arial" w:hAnsi="Arial" w:cs="Arial"/>
              </w:rPr>
              <w:t>Maricq</w:t>
            </w:r>
            <w:proofErr w:type="spellEnd"/>
            <w:r w:rsidRPr="001276E6">
              <w:rPr>
                <w:rFonts w:ascii="Arial" w:hAnsi="Arial" w:cs="Arial"/>
              </w:rPr>
              <w:t xml:space="preserve"> (</w:t>
            </w:r>
            <w:r w:rsidR="007E60DA" w:rsidRPr="001276E6">
              <w:rPr>
                <w:rFonts w:ascii="Arial" w:hAnsi="Arial" w:cs="Arial"/>
              </w:rPr>
              <w:t>University of Utah)</w:t>
            </w:r>
          </w:p>
          <w:p w14:paraId="28749F87" w14:textId="5CBC56F4" w:rsidR="006127DF" w:rsidRPr="001276E6" w:rsidRDefault="00581CB0" w:rsidP="004D5FFE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XcmFnZzwvQXV0aG9yPjxZZWFyPjIwMDc8L1llYXI+PFJl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XcmFnZzwvQXV0aG9yPjxZZWFyPjIwMDc8L1llYXI+PFJl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25" w:tooltip="Wragg, 2007 #1281" w:history="1">
              <w:r w:rsidRPr="001276E6">
                <w:rPr>
                  <w:rFonts w:ascii="Arial" w:hAnsi="Arial" w:cs="Arial"/>
                  <w:noProof/>
                  <w:color w:val="000000"/>
                </w:rPr>
                <w:t>Wragg et al., 2007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18BFE8" w14:textId="7E857213" w:rsidR="006127DF" w:rsidRPr="003F4371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86F428" w14:textId="5113F541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DE/PDE/CEP ablation. Genotype: </w:t>
            </w:r>
            <w:r w:rsidRPr="008019C7">
              <w:rPr>
                <w:rFonts w:ascii="Arial" w:hAnsi="Arial" w:cs="Arial"/>
                <w:i/>
                <w:iCs/>
              </w:rPr>
              <w:t>lin-15(n765ts) X; akEx387[lin-15(+) + Pdat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spellStart"/>
            <w:proofErr w:type="gramEnd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 xml:space="preserve"> + Pdat-1::ICE]</w:t>
            </w:r>
          </w:p>
        </w:tc>
      </w:tr>
      <w:tr w:rsidR="003F4371" w:rsidRPr="003F4371" w14:paraId="2843FA41" w14:textId="77777777" w:rsidTr="00C706E1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33C221" w14:textId="634A67ED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AB4621" w14:textId="3D274D0E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JPS27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650060" w14:textId="77777777" w:rsidR="005C2CD4" w:rsidRPr="001276E6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</w:rPr>
              <w:t>CGC</w:t>
            </w:r>
            <w:r w:rsidR="005C2CD4" w:rsidRPr="001276E6">
              <w:rPr>
                <w:rFonts w:ascii="Arial" w:hAnsi="Arial" w:cs="Arial"/>
              </w:rPr>
              <w:t>.</w:t>
            </w:r>
          </w:p>
          <w:p w14:paraId="44080A35" w14:textId="77777777" w:rsidR="005C2CD4" w:rsidRPr="001276E6" w:rsidRDefault="005C2CD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29AE272C" w14:textId="3ED81C51" w:rsidR="006127DF" w:rsidRPr="001276E6" w:rsidRDefault="00C30F7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SdXNzZWxsPC9BdXRob3I+PFllYXI+MjAxNDwvWWVhcj48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ODI2OS03NDwvcGFnZXM+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SdXNzZWxsPC9BdXRob3I+PFllYXI+MjAxNDwvWWVhcj48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wvcGVyaW9kaWNhbD48cGFnZXM+ODI2OS03NDwvcGFnZXM+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04" w:tooltip="Russell, 2014 #1282" w:history="1">
              <w:r w:rsidRPr="001276E6">
                <w:rPr>
                  <w:rFonts w:ascii="Arial" w:hAnsi="Arial" w:cs="Arial"/>
                  <w:noProof/>
                  <w:color w:val="000000"/>
                </w:rPr>
                <w:t>Russell et al., 2014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218BE4" w14:textId="15CEB8D1" w:rsidR="006127DF" w:rsidRPr="003F4371" w:rsidRDefault="00E1416D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2270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00798D" w14:textId="03DB2C8C" w:rsidR="006127DF" w:rsidRPr="008019C7" w:rsidRDefault="00C6296C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LM/PLM/AVM/PVM/FLP/PVD ablation. Genotype:</w:t>
            </w:r>
            <w:r w:rsidRPr="008019C7">
              <w:rPr>
                <w:rFonts w:ascii="Arial" w:hAnsi="Arial" w:cs="Arial"/>
                <w:i/>
                <w:iCs/>
              </w:rPr>
              <w:t>vxEx277[Pmec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ICE + Pmyo-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mCherry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8D88ED1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E455E5" w14:textId="56DAD062" w:rsidR="006127DF" w:rsidRPr="003F4371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C01A92" w14:textId="4E909F62" w:rsidR="006127DF" w:rsidRPr="003F4371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X71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0F4D3E" w14:textId="77777777" w:rsidR="005C2CD4" w:rsidRPr="001276E6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</w:rPr>
              <w:t>CGC</w:t>
            </w:r>
            <w:r w:rsidR="005C2CD4" w:rsidRPr="001276E6">
              <w:rPr>
                <w:rFonts w:ascii="Arial" w:hAnsi="Arial" w:cs="Arial"/>
              </w:rPr>
              <w:t>.</w:t>
            </w:r>
          </w:p>
          <w:p w14:paraId="00320C46" w14:textId="77777777" w:rsidR="005C2CD4" w:rsidRPr="001276E6" w:rsidRDefault="005C2CD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10C8077E" w14:textId="44271795" w:rsidR="006127DF" w:rsidRPr="001276E6" w:rsidRDefault="001276E6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DaGFuZzwvQXV0aG9yPjxZZWFyPjIwMDY8L1llYXI+PFJl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=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276E6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DaGFuZzwvQXV0aG9yPjxZZWFyPjIwMDY8L1llYXI+PFJl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==
</w:fldData>
              </w:fldChar>
            </w:r>
            <w:r w:rsidRPr="001276E6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  <w:r w:rsidRPr="001276E6">
              <w:rPr>
                <w:rFonts w:ascii="Arial" w:hAnsi="Arial" w:cs="Arial"/>
                <w:color w:val="000000"/>
              </w:rPr>
            </w:r>
            <w:r w:rsidRPr="001276E6">
              <w:rPr>
                <w:rFonts w:ascii="Arial" w:hAnsi="Arial" w:cs="Arial"/>
                <w:color w:val="000000"/>
              </w:rPr>
              <w:fldChar w:fldCharType="separate"/>
            </w:r>
            <w:r w:rsidRPr="001276E6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20" w:tooltip="Chang, 2006 #1099" w:history="1">
              <w:r w:rsidRPr="001276E6">
                <w:rPr>
                  <w:rFonts w:ascii="Arial" w:hAnsi="Arial" w:cs="Arial"/>
                  <w:noProof/>
                  <w:color w:val="000000"/>
                </w:rPr>
                <w:t>Chang et al., 2006</w:t>
              </w:r>
            </w:hyperlink>
            <w:r w:rsidRPr="001276E6">
              <w:rPr>
                <w:rFonts w:ascii="Arial" w:hAnsi="Arial" w:cs="Arial"/>
                <w:noProof/>
                <w:color w:val="000000"/>
              </w:rPr>
              <w:t>)</w:t>
            </w:r>
            <w:r w:rsidRPr="001276E6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D425F1" w14:textId="26CED05D" w:rsidR="006127DF" w:rsidRPr="003F4371" w:rsidRDefault="00E1416D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3F4371">
              <w:rPr>
                <w:rFonts w:ascii="Arial" w:hAnsi="Arial" w:cs="Arial"/>
              </w:rPr>
              <w:t>WormBase</w:t>
            </w:r>
            <w:proofErr w:type="spellEnd"/>
            <w:r w:rsidRPr="003F4371">
              <w:rPr>
                <w:rFonts w:ascii="Arial" w:hAnsi="Arial" w:cs="Arial"/>
              </w:rPr>
              <w:t xml:space="preserve"> ID: WBStrain0000528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C07F18" w14:textId="3ECD3E0F" w:rsidR="006127DF" w:rsidRPr="008019C7" w:rsidRDefault="00C6296C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URX/AQR/PQR ablation. Genotype: </w:t>
            </w:r>
            <w:r w:rsidRPr="008019C7">
              <w:rPr>
                <w:rFonts w:ascii="Arial" w:hAnsi="Arial" w:cs="Arial"/>
                <w:i/>
                <w:iCs/>
              </w:rPr>
              <w:t>lin-15B&amp;lin-15A(n765) qaIs2241[Pgcy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egl-1 + Pgcy-35::GFP + lin-15(+)] X</w:t>
            </w:r>
          </w:p>
        </w:tc>
      </w:tr>
      <w:tr w:rsidR="003F4371" w:rsidRPr="003F4371" w14:paraId="335E5F0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F0C28B" w14:textId="7B46D1DB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64015F" w14:textId="3DE2C8A6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RB23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95802B" w14:textId="32BA6E9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629F40" w14:textId="6E939336" w:rsidR="006127DF" w:rsidRPr="008019C7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3298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844BD8" w14:textId="3D4B9807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ok3125) III</w:t>
            </w:r>
          </w:p>
        </w:tc>
      </w:tr>
      <w:tr w:rsidR="003F4371" w:rsidRPr="003F4371" w14:paraId="40AC5040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C4C3EC" w14:textId="73F100E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9CF51A" w14:textId="55BB0E2F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72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4D2A7F" w14:textId="77777777" w:rsidR="005450B2" w:rsidRPr="00B147C9" w:rsidRDefault="005450B2" w:rsidP="005450B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</w:rPr>
              <w:t>Dennis Kim (Boston Children’s Hospital)</w:t>
            </w:r>
          </w:p>
          <w:p w14:paraId="65739B0B" w14:textId="188A0711" w:rsidR="006127DF" w:rsidRPr="00B147C9" w:rsidRDefault="00B147C9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  <w:color w:val="000000"/>
              </w:rPr>
              <w:fldChar w:fldCharType="begin"/>
            </w:r>
            <w:r w:rsidRPr="00B147C9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B147C9">
              <w:rPr>
                <w:rFonts w:ascii="Arial" w:hAnsi="Arial" w:cs="Arial"/>
                <w:color w:val="000000"/>
              </w:rPr>
              <w:fldChar w:fldCharType="separate"/>
            </w:r>
            <w:r w:rsidRPr="00B147C9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B147C9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B147C9">
              <w:rPr>
                <w:rFonts w:ascii="Arial" w:hAnsi="Arial" w:cs="Arial"/>
                <w:noProof/>
                <w:color w:val="000000"/>
              </w:rPr>
              <w:t>)</w:t>
            </w:r>
            <w:r w:rsidRPr="00B147C9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0FE278" w14:textId="51A22D9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6FD788" w14:textId="4EF221B9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ok3125) III; qdEx37[Pdaf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7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7 + Pges-1::GFP]</w:t>
            </w:r>
          </w:p>
        </w:tc>
      </w:tr>
      <w:tr w:rsidR="003F4371" w:rsidRPr="003F4371" w14:paraId="6017558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F9980C" w14:textId="533D5781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4AB331" w14:textId="3DAE38FA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73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6421CD" w14:textId="77777777" w:rsidR="005450B2" w:rsidRPr="00B147C9" w:rsidRDefault="005450B2" w:rsidP="005450B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</w:rPr>
              <w:t>Dennis Kim (Boston Children’s Hospital)</w:t>
            </w:r>
          </w:p>
          <w:p w14:paraId="04C92670" w14:textId="6DF8FD81" w:rsidR="006127DF" w:rsidRPr="00B147C9" w:rsidRDefault="00B147C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  <w:color w:val="000000"/>
              </w:rPr>
              <w:fldChar w:fldCharType="begin"/>
            </w:r>
            <w:r w:rsidRPr="00B147C9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B147C9">
              <w:rPr>
                <w:rFonts w:ascii="Arial" w:hAnsi="Arial" w:cs="Arial"/>
                <w:color w:val="000000"/>
              </w:rPr>
              <w:fldChar w:fldCharType="separate"/>
            </w:r>
            <w:r w:rsidRPr="00B147C9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B147C9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B147C9">
              <w:rPr>
                <w:rFonts w:ascii="Arial" w:hAnsi="Arial" w:cs="Arial"/>
                <w:noProof/>
                <w:color w:val="000000"/>
              </w:rPr>
              <w:t>)</w:t>
            </w:r>
            <w:r w:rsidRPr="00B147C9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D43CAD" w14:textId="5248609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289635" w14:textId="1AA78A02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ok3125) III; qdEx40[Ptrx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7 + Pges-1::GFP]</w:t>
            </w:r>
          </w:p>
        </w:tc>
      </w:tr>
      <w:tr w:rsidR="003F4371" w:rsidRPr="003F4371" w14:paraId="239C362E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15F207" w14:textId="21CF507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F2C5F7" w14:textId="1C2A8FD0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73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56705E" w14:textId="77777777" w:rsidR="00593252" w:rsidRPr="00B147C9" w:rsidRDefault="00593252" w:rsidP="0059325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</w:rPr>
              <w:t>Dennis Kim (Boston Children’s Hospital)</w:t>
            </w:r>
          </w:p>
          <w:p w14:paraId="71A1833F" w14:textId="1F17C8CB" w:rsidR="006127DF" w:rsidRPr="00B147C9" w:rsidRDefault="00B147C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B147C9">
              <w:rPr>
                <w:rFonts w:ascii="Arial" w:hAnsi="Arial" w:cs="Arial"/>
                <w:color w:val="000000"/>
              </w:rPr>
              <w:fldChar w:fldCharType="begin"/>
            </w:r>
            <w:r w:rsidRPr="00B147C9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B147C9">
              <w:rPr>
                <w:rFonts w:ascii="Arial" w:hAnsi="Arial" w:cs="Arial"/>
                <w:color w:val="000000"/>
              </w:rPr>
              <w:fldChar w:fldCharType="separate"/>
            </w:r>
            <w:r w:rsidRPr="00B147C9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B147C9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B147C9">
              <w:rPr>
                <w:rFonts w:ascii="Arial" w:hAnsi="Arial" w:cs="Arial"/>
                <w:noProof/>
                <w:color w:val="000000"/>
              </w:rPr>
              <w:t>)</w:t>
            </w:r>
            <w:r w:rsidRPr="00B147C9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350517" w14:textId="12492C0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113146" w14:textId="24007215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ok3125) III; qdEx44[Pst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7 + Pges-1::GFP]</w:t>
            </w:r>
          </w:p>
        </w:tc>
      </w:tr>
      <w:tr w:rsidR="003F4371" w:rsidRPr="003F4371" w14:paraId="7BC3EA1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D5F79A" w14:textId="6D3EDCD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88B333" w14:textId="333063D4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R131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4F86B7" w14:textId="5B7A9D19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EFF67E" w14:textId="6B1BA84D" w:rsidR="006127DF" w:rsidRPr="008019C7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0789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D01BB5" w14:textId="0B26EBD4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3(mgDf90) X</w:t>
            </w:r>
          </w:p>
        </w:tc>
      </w:tr>
      <w:tr w:rsidR="003F4371" w:rsidRPr="003F4371" w14:paraId="7DA1E2C4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C45B60" w14:textId="7B8658C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F2274C" w14:textId="34D9236C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8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DA7C02" w14:textId="12BCA8D2" w:rsidR="006127DF" w:rsidRPr="00A744AF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D413B2" w14:textId="1DF4010D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E716FD" w14:textId="3F69E2DE" w:rsidR="0007379F" w:rsidRDefault="00C6296C" w:rsidP="0007379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3(mgDf90) X; oyIs84[Pgpa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4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TU#813 + Pgcy-27::TU#814 + Pgcy-27::GFP + Punc-12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  <w:r w:rsidR="0007379F">
              <w:rPr>
                <w:rFonts w:ascii="Arial" w:hAnsi="Arial" w:cs="Arial"/>
                <w:i/>
                <w:iCs/>
              </w:rPr>
              <w:t>.</w:t>
            </w:r>
          </w:p>
          <w:p w14:paraId="0D046BA2" w14:textId="0B51E5BC" w:rsidR="0007379F" w:rsidRPr="008019C7" w:rsidRDefault="0007379F" w:rsidP="0007379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51F57E9F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12F4C8" w14:textId="5828B30E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457380" w14:textId="663A3D77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8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6CBCFB" w14:textId="6254AE9E" w:rsidR="006127DF" w:rsidRPr="00A744AF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  <w:r w:rsidR="00C84135" w:rsidRPr="00A744AF">
              <w:rPr>
                <w:rFonts w:ascii="Arial" w:hAnsi="Arial" w:cs="Arial"/>
              </w:rPr>
              <w:t>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ACDF6" w14:textId="7890CDF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DC3BF9" w14:textId="487FA20C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daf-1(m40) IV </w:t>
            </w:r>
            <w:r w:rsidRPr="008019C7">
              <w:rPr>
                <w:rFonts w:ascii="Arial" w:hAnsi="Arial" w:cs="Arial"/>
              </w:rPr>
              <w:t>6x outcrossed</w:t>
            </w:r>
            <w:r w:rsidR="0007379F">
              <w:rPr>
                <w:rFonts w:ascii="Arial" w:hAnsi="Arial" w:cs="Arial"/>
              </w:rPr>
              <w:t xml:space="preserve">. </w:t>
            </w:r>
            <w:r w:rsidR="0007379F"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737FCA62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FD89AE" w14:textId="12AE1C42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97BC04" w14:textId="64B6CF19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7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14BD32" w14:textId="727C4F1C" w:rsidR="006127DF" w:rsidRPr="00A744AF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AAF58B" w14:textId="2A38EBB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A08590" w14:textId="77777777" w:rsidR="006127DF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daf-3(mgDf90) X</w:t>
            </w:r>
          </w:p>
          <w:p w14:paraId="709A88D2" w14:textId="7C53958A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 xml:space="preserve">Reagent requests: see Materials and </w:t>
            </w:r>
            <w:r w:rsidRPr="0007379F">
              <w:rPr>
                <w:rFonts w:ascii="Arial" w:hAnsi="Arial" w:cs="Arial"/>
              </w:rPr>
              <w:lastRenderedPageBreak/>
              <w:t>methods</w:t>
            </w:r>
          </w:p>
        </w:tc>
      </w:tr>
      <w:tr w:rsidR="003F4371" w:rsidRPr="003F4371" w14:paraId="1EC83FE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E3BE5B" w14:textId="2C9AB994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0A7856" w14:textId="4CFA29D2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B137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B73577" w14:textId="09E9B422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8ACEE2" w14:textId="3AD0DCBC" w:rsidR="006127DF" w:rsidRPr="008019C7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0431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2F5B23" w14:textId="73DA4A5F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e1372) III</w:t>
            </w:r>
          </w:p>
        </w:tc>
      </w:tr>
      <w:tr w:rsidR="003F4371" w:rsidRPr="003F4371" w14:paraId="0724ECB0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1133C0" w14:textId="7981D1A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AF44F" w14:textId="34BF869A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B137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7B774E" w14:textId="65B02CFA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9CDECC" w14:textId="2A45E25F" w:rsidR="006127DF" w:rsidRPr="008019C7" w:rsidRDefault="00E1416D" w:rsidP="00E1416D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0431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1C34DD" w14:textId="11132B49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3(e1376) X</w:t>
            </w:r>
          </w:p>
        </w:tc>
      </w:tr>
      <w:tr w:rsidR="003F4371" w:rsidRPr="003F4371" w14:paraId="7335C74B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D06981" w14:textId="01DBB8E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6C6409" w14:textId="223B0120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90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22D2E1" w14:textId="77777777" w:rsidR="00823E61" w:rsidRPr="00A744AF" w:rsidRDefault="00823E61" w:rsidP="00823E6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754695F1" w14:textId="260C14DB" w:rsidR="006127DF" w:rsidRPr="00A744AF" w:rsidRDefault="000F24B5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/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A744AF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F3353D" w14:textId="099B3488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4E3436" w14:textId="59051154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ok3125) III; daf-3(e1376) X</w:t>
            </w:r>
          </w:p>
        </w:tc>
      </w:tr>
      <w:tr w:rsidR="003F4371" w:rsidRPr="003F4371" w14:paraId="010DC5C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E83B0C" w14:textId="3B6743B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2E3AD0" w14:textId="5D7629F2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B138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931659" w14:textId="77C952CA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D5DE8" w14:textId="627F2809" w:rsidR="006127DF" w:rsidRPr="008019C7" w:rsidRDefault="00E1416D" w:rsidP="00E1416D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8019C7">
              <w:rPr>
                <w:rFonts w:ascii="Arial" w:hAnsi="Arial" w:cs="Arial"/>
                <w:sz w:val="20"/>
                <w:szCs w:val="20"/>
              </w:rPr>
              <w:t>WormBase</w:t>
            </w:r>
            <w:proofErr w:type="spellEnd"/>
            <w:r w:rsidRPr="008019C7">
              <w:rPr>
                <w:rFonts w:ascii="Arial" w:hAnsi="Arial" w:cs="Arial"/>
                <w:sz w:val="20"/>
                <w:szCs w:val="20"/>
              </w:rPr>
              <w:t xml:space="preserve"> ID: WBStrain0000431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982D46" w14:textId="3913A1B0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5(e1386) II</w:t>
            </w:r>
          </w:p>
        </w:tc>
      </w:tr>
      <w:tr w:rsidR="003F4371" w:rsidRPr="00632BF5" w14:paraId="4CD4A90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AF8D31" w14:textId="3A0FF346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C8968D" w14:textId="6D913EA1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R127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210E50" w14:textId="0875C137" w:rsidR="00116D6A" w:rsidRPr="00A744AF" w:rsidRDefault="00116D6A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Jane Hubbard (New York University)</w:t>
            </w:r>
          </w:p>
          <w:p w14:paraId="1A445B8B" w14:textId="3BBEFED4" w:rsidR="006127DF" w:rsidRPr="00A744AF" w:rsidRDefault="00431E4F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0" w:tooltip="Dalfo, 2012 #1092" w:history="1">
              <w:r w:rsidRPr="00A744AF">
                <w:rPr>
                  <w:rFonts w:ascii="Arial" w:hAnsi="Arial" w:cs="Arial"/>
                  <w:noProof/>
                  <w:color w:val="000000"/>
                </w:rPr>
                <w:t>Dalfo et al., 2012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789F70" w14:textId="4785A82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897183" w14:textId="5E076484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lang w:val="es-AR"/>
              </w:rPr>
            </w:pPr>
            <w:proofErr w:type="spellStart"/>
            <w:r w:rsidRPr="008019C7">
              <w:rPr>
                <w:rFonts w:ascii="Arial" w:hAnsi="Arial" w:cs="Arial"/>
                <w:lang w:val="es-AR"/>
              </w:rPr>
              <w:t>Genotype</w:t>
            </w:r>
            <w:proofErr w:type="spellEnd"/>
            <w:r w:rsidRPr="008019C7">
              <w:rPr>
                <w:rFonts w:ascii="Arial" w:hAnsi="Arial" w:cs="Arial"/>
                <w:lang w:val="es-AR"/>
              </w:rPr>
              <w:t xml:space="preserve">: </w:t>
            </w:r>
            <w:r w:rsidRPr="008019C7">
              <w:rPr>
                <w:rFonts w:ascii="Arial" w:hAnsi="Arial" w:cs="Arial"/>
                <w:i/>
                <w:iCs/>
                <w:lang w:val="es-AR"/>
              </w:rPr>
              <w:t>daf-5(e1386) II; daf-7(e1372) III</w:t>
            </w:r>
          </w:p>
        </w:tc>
      </w:tr>
      <w:tr w:rsidR="003F4371" w:rsidRPr="00632BF5" w14:paraId="632C744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A2C3FE" w14:textId="452378C7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45A64B" w14:textId="2F2CEFD5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C114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0940FD" w14:textId="77777777" w:rsidR="006561C4" w:rsidRPr="00A744AF" w:rsidRDefault="006561C4" w:rsidP="006561C4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Jane Hubbard (New York University)</w:t>
            </w:r>
          </w:p>
          <w:p w14:paraId="4F093581" w14:textId="6AE2462E" w:rsidR="006127DF" w:rsidRPr="00A744AF" w:rsidRDefault="00431E4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0" w:tooltip="Dalfo, 2012 #1092" w:history="1">
              <w:r w:rsidRPr="00A744AF">
                <w:rPr>
                  <w:rFonts w:ascii="Arial" w:hAnsi="Arial" w:cs="Arial"/>
                  <w:noProof/>
                  <w:color w:val="000000"/>
                </w:rPr>
                <w:t>Dalfo et al., 2012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5680CA" w14:textId="3EDFEA51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978094" w14:textId="6A92B49F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lang w:val="es-AR"/>
              </w:rPr>
            </w:pPr>
            <w:proofErr w:type="spellStart"/>
            <w:r w:rsidRPr="008019C7">
              <w:rPr>
                <w:rFonts w:ascii="Arial" w:hAnsi="Arial" w:cs="Arial"/>
                <w:lang w:val="es-AR"/>
              </w:rPr>
              <w:t>Genotype</w:t>
            </w:r>
            <w:proofErr w:type="spellEnd"/>
            <w:r w:rsidRPr="008019C7">
              <w:rPr>
                <w:rFonts w:ascii="Arial" w:hAnsi="Arial" w:cs="Arial"/>
                <w:lang w:val="es-AR"/>
              </w:rPr>
              <w:t xml:space="preserve">: </w:t>
            </w:r>
            <w:r w:rsidRPr="008019C7">
              <w:rPr>
                <w:rFonts w:ascii="Arial" w:hAnsi="Arial" w:cs="Arial"/>
                <w:i/>
                <w:iCs/>
                <w:lang w:val="es-AR"/>
              </w:rPr>
              <w:t>daf-5(e1386) II; daf-1(m40) IV</w:t>
            </w:r>
          </w:p>
        </w:tc>
      </w:tr>
      <w:tr w:rsidR="003F4371" w:rsidRPr="003F4371" w14:paraId="58E7F17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F78E88" w14:textId="06D52A5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23DC09" w14:textId="3331440D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27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662B89" w14:textId="6E30055D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 xml:space="preserve">Young-Jai You </w:t>
            </w:r>
          </w:p>
          <w:p w14:paraId="1768603C" w14:textId="671C58B9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(</w:t>
            </w:r>
            <w:r w:rsidR="00F06E38" w:rsidRPr="00A744AF">
              <w:rPr>
                <w:rFonts w:ascii="Arial" w:hAnsi="Arial" w:cs="Arial"/>
              </w:rPr>
              <w:t>Nagoya University</w:t>
            </w:r>
            <w:r w:rsidRPr="00A744AF">
              <w:rPr>
                <w:rFonts w:ascii="Arial" w:hAnsi="Arial" w:cs="Arial"/>
              </w:rPr>
              <w:t>)</w:t>
            </w:r>
          </w:p>
          <w:p w14:paraId="760813DF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3BBD1D03" w14:textId="48E8B2A5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0ECA77" w14:textId="4A297318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7A10EC" w14:textId="338D09F9" w:rsidR="006127DF" w:rsidRPr="008019C7" w:rsidRDefault="00C6296C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93[pgl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-gfp 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C6472E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18C81D" w14:textId="557CCF2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C1C506" w14:textId="47C0FE61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3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04C8F9" w14:textId="459CEACA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 xml:space="preserve">Young-Jai You </w:t>
            </w:r>
          </w:p>
          <w:p w14:paraId="6E51D94A" w14:textId="4584A259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(</w:t>
            </w:r>
            <w:r w:rsidR="00F06E38" w:rsidRPr="00A744AF">
              <w:rPr>
                <w:rFonts w:ascii="Arial" w:hAnsi="Arial" w:cs="Arial"/>
              </w:rPr>
              <w:t>Nagoya University</w:t>
            </w:r>
            <w:r w:rsidRPr="00A744AF">
              <w:rPr>
                <w:rFonts w:ascii="Arial" w:hAnsi="Arial" w:cs="Arial"/>
              </w:rPr>
              <w:t>)</w:t>
            </w:r>
          </w:p>
          <w:p w14:paraId="2A0489D7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8B02B67" w14:textId="0AD66C74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7DFF69" w14:textId="2CA8188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BC35B1" w14:textId="0F874E25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166[pflp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 xml:space="preserve">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3371AA6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272BBD" w14:textId="50682917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C5F828" w14:textId="7F1762BD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2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182AED" w14:textId="0B28B59B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33CBAD23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04CDF22C" w14:textId="4DEE7459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D03B14" w14:textId="5076F810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7757D7" w14:textId="6745FC23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98[Pdaf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-gfp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1AC65B8B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6A06A0" w14:textId="7EE71E1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8D13DF" w14:textId="13E989E7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25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F21F4" w14:textId="27BDE98A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3BB51419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440337E" w14:textId="1FBFBEEA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44EAE" w14:textId="2D2C349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4B1DE2" w14:textId="32DDC5EC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69[Pegl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 xml:space="preserve"> daf-1-gfp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5B78CD1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EEA69D" w14:textId="188887C1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7AABE0" w14:textId="2C022321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3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B07F75" w14:textId="2CD0C911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60BE5DAD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17209E39" w14:textId="21A6B555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62AF1F" w14:textId="76F18ED9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E51DDD" w14:textId="4FAD6E41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205[Ptdc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-gfp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4BBCD78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EDBC9F" w14:textId="0CE349D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69C4C8" w14:textId="7297DFC6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26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64FDEC" w14:textId="021CA126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1F5EE67B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74AED5CA" w14:textId="2DA8576E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4C9BDE" w14:textId="637AA1A3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049B0C" w14:textId="0C8025CF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83[Posm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::GFP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03A01A0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21D067" w14:textId="5BED9EC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4C39A" w14:textId="358A10C2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33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8AE024" w14:textId="73AFE19F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 xml:space="preserve">Young-Jai You </w:t>
            </w:r>
          </w:p>
          <w:p w14:paraId="0D4A6D07" w14:textId="0C5514D0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(</w:t>
            </w:r>
            <w:r w:rsidR="00F06E38" w:rsidRPr="00A744AF">
              <w:rPr>
                <w:rFonts w:ascii="Arial" w:hAnsi="Arial" w:cs="Arial"/>
              </w:rPr>
              <w:t>Nagoya University</w:t>
            </w:r>
            <w:r w:rsidRPr="00A744AF">
              <w:rPr>
                <w:rFonts w:ascii="Arial" w:hAnsi="Arial" w:cs="Arial"/>
              </w:rPr>
              <w:t>)</w:t>
            </w:r>
          </w:p>
          <w:p w14:paraId="5F82A049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1B10D007" w14:textId="5806FDA6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09514A" w14:textId="392402BE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807F4A" w14:textId="439B9A4F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183[pgl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7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-gfp 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464346E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6A3229" w14:textId="744751EC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130A04" w14:textId="702D359B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KQ2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58A6D" w14:textId="314BEAA9" w:rsidR="006127DF" w:rsidRPr="00A744AF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</w:rPr>
              <w:t>Dennis Kim (Boston Children’s Hospital)</w:t>
            </w:r>
          </w:p>
          <w:p w14:paraId="48761C94" w14:textId="77777777" w:rsidR="006561C4" w:rsidRPr="00A744AF" w:rsidRDefault="006561C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0A73FAFF" w14:textId="53C2BB10" w:rsidR="00C6296C" w:rsidRPr="00A744AF" w:rsidRDefault="00A744A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A744AF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HcmVlcjwvQXV0aG9yPjxZZWFyPjIwMDg8L1llYXI+PFJl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</w:fldData>
              </w:fldChar>
            </w:r>
            <w:r w:rsidRPr="00A744AF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  <w:r w:rsidRPr="00A744AF">
              <w:rPr>
                <w:rFonts w:ascii="Arial" w:hAnsi="Arial" w:cs="Arial"/>
                <w:color w:val="000000"/>
              </w:rPr>
            </w:r>
            <w:r w:rsidRPr="00A744AF">
              <w:rPr>
                <w:rFonts w:ascii="Arial" w:hAnsi="Arial" w:cs="Arial"/>
                <w:color w:val="000000"/>
              </w:rPr>
              <w:fldChar w:fldCharType="separate"/>
            </w:r>
            <w:r w:rsidRPr="00A744AF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44" w:tooltip="Greer, 2008 #1094" w:history="1">
              <w:r w:rsidRPr="00A744AF">
                <w:rPr>
                  <w:rFonts w:ascii="Arial" w:hAnsi="Arial" w:cs="Arial"/>
                  <w:noProof/>
                  <w:color w:val="000000"/>
                </w:rPr>
                <w:t>Greer et al., 2008</w:t>
              </w:r>
            </w:hyperlink>
            <w:r w:rsidRPr="00A744AF">
              <w:rPr>
                <w:rFonts w:ascii="Arial" w:hAnsi="Arial" w:cs="Arial"/>
                <w:noProof/>
                <w:color w:val="000000"/>
              </w:rPr>
              <w:t>)</w:t>
            </w:r>
            <w:r w:rsidRPr="00A744AF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0BD50" w14:textId="6D299B0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B7423" w14:textId="4BB84C47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ftEx83[Pglr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8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1::GFP + Podr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2F1493A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CE76E" w14:textId="758F85D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972E71" w14:textId="53D94116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3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DD89D4" w14:textId="14F630C4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FD6F9E" w14:textId="32892EE8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26B843" w14:textId="77777777" w:rsidR="006127DF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daf-3(mgDf90) X; witEx4[Pdaf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3(+)-GFP + Punc-122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dsRED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  <w:p w14:paraId="18AFE5EE" w14:textId="6977E22A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A379352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09B14E" w14:textId="154DB6B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3D586" w14:textId="68F54FDC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836DDE" w14:textId="3F8C36BC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1A9E9D" w14:textId="21F5ACDD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90B94D" w14:textId="77777777" w:rsidR="006127DF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daf-3(mgDf90) X; witEx1[Ptdc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3(+)::GFP+ Pmyo-2::RFP]</w:t>
            </w:r>
          </w:p>
          <w:p w14:paraId="4243B305" w14:textId="17218316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 xml:space="preserve">Reagent requests: see </w:t>
            </w:r>
            <w:r w:rsidRPr="0007379F">
              <w:rPr>
                <w:rFonts w:ascii="Arial" w:hAnsi="Arial" w:cs="Arial"/>
              </w:rPr>
              <w:lastRenderedPageBreak/>
              <w:t>Materials and methods</w:t>
            </w:r>
          </w:p>
        </w:tc>
      </w:tr>
      <w:tr w:rsidR="003F4371" w:rsidRPr="003F4371" w14:paraId="20FF591C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E16B2E" w14:textId="5E6C850D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D9ACD6" w14:textId="183656E2" w:rsidR="006127DF" w:rsidRPr="008019C7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3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C86195" w14:textId="441675C6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549B25" w14:textId="257BC4B7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7323E4" w14:textId="77777777" w:rsidR="006127DF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daf-3(mgDf90) X; witEx2[Ptdc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daf-3(+)::GFP + Pmyo-2::RFP]</w:t>
            </w:r>
          </w:p>
          <w:p w14:paraId="6CD0CAC2" w14:textId="0034DCF1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112CFA5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2377B6" w14:textId="23ACEECF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44CDF" w14:textId="68FA015D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3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F5D2FD" w14:textId="1D803AA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AC14CB" w14:textId="388532C8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80AC77" w14:textId="77777777" w:rsidR="006127DF" w:rsidRDefault="00C6296C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="004F5043" w:rsidRPr="008019C7">
              <w:rPr>
                <w:rFonts w:ascii="Arial" w:hAnsi="Arial" w:cs="Arial"/>
                <w:i/>
                <w:iCs/>
              </w:rPr>
              <w:t>daf-1(m40) IV; daf-3(mgDf90) X; witEx3[Ptdc-</w:t>
            </w:r>
            <w:proofErr w:type="gramStart"/>
            <w:r w:rsidR="004F5043"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="004F5043" w:rsidRPr="008019C7">
              <w:rPr>
                <w:rFonts w:ascii="Arial" w:hAnsi="Arial" w:cs="Arial"/>
                <w:i/>
                <w:iCs/>
              </w:rPr>
              <w:t>daf-3(+)::GFP + Pmyo-2::RFP]</w:t>
            </w:r>
          </w:p>
          <w:p w14:paraId="6AA68443" w14:textId="6265103C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5A391823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B8AB1D" w14:textId="774A89F4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8969E1" w14:textId="6B469824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QZ11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AF9769" w14:textId="0DD96B39" w:rsidR="006127DF" w:rsidRPr="00076003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6003">
              <w:rPr>
                <w:rFonts w:ascii="Arial" w:hAnsi="Arial" w:cs="Arial"/>
              </w:rPr>
              <w:t>Joy Alcedo (Wayne State University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50533D" w14:textId="5357D300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961890" w14:textId="364E530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2(rh61rh411) X</w:t>
            </w:r>
          </w:p>
        </w:tc>
      </w:tr>
      <w:tr w:rsidR="003F4371" w:rsidRPr="003F4371" w14:paraId="38DAFF92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82153E" w14:textId="3CB265AB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75E6DB" w14:textId="370C394B" w:rsidR="006127DF" w:rsidRPr="008019C7" w:rsidRDefault="004D5FFE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C123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4D966E" w14:textId="77777777" w:rsidR="00662B62" w:rsidRPr="00076003" w:rsidRDefault="00662B62" w:rsidP="00662B6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76003">
              <w:rPr>
                <w:rFonts w:ascii="Arial" w:hAnsi="Arial" w:cs="Arial"/>
              </w:rPr>
              <w:t>Jane Hubbard (New York University)</w:t>
            </w:r>
          </w:p>
          <w:p w14:paraId="032638A7" w14:textId="79301624" w:rsidR="006127DF" w:rsidRPr="00076003" w:rsidRDefault="001E415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6003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076003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076003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EYWxmbzwvQXV0aG9yPjxZZWFyPjIwMTI8L1llYXI+PFJl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==
</w:fldData>
              </w:fldChar>
            </w:r>
            <w:r w:rsidRPr="00076003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076003">
              <w:rPr>
                <w:rFonts w:ascii="Arial" w:hAnsi="Arial" w:cs="Arial"/>
                <w:color w:val="000000"/>
              </w:rPr>
            </w:r>
            <w:r w:rsidRPr="00076003">
              <w:rPr>
                <w:rFonts w:ascii="Arial" w:hAnsi="Arial" w:cs="Arial"/>
                <w:color w:val="000000"/>
              </w:rPr>
              <w:fldChar w:fldCharType="end"/>
            </w:r>
            <w:r w:rsidRPr="00076003">
              <w:rPr>
                <w:rFonts w:ascii="Arial" w:hAnsi="Arial" w:cs="Arial"/>
                <w:color w:val="000000"/>
              </w:rPr>
            </w:r>
            <w:r w:rsidRPr="00076003">
              <w:rPr>
                <w:rFonts w:ascii="Arial" w:hAnsi="Arial" w:cs="Arial"/>
                <w:color w:val="000000"/>
              </w:rPr>
              <w:fldChar w:fldCharType="separate"/>
            </w:r>
            <w:r w:rsidRPr="00076003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0" w:tooltip="Dalfo, 2012 #1092" w:history="1">
              <w:r w:rsidRPr="00076003">
                <w:rPr>
                  <w:rFonts w:ascii="Arial" w:hAnsi="Arial" w:cs="Arial"/>
                  <w:noProof/>
                  <w:color w:val="000000"/>
                </w:rPr>
                <w:t>Dalfo et al., 2012</w:t>
              </w:r>
            </w:hyperlink>
            <w:r w:rsidRPr="00076003">
              <w:rPr>
                <w:rFonts w:ascii="Arial" w:hAnsi="Arial" w:cs="Arial"/>
                <w:noProof/>
                <w:color w:val="000000"/>
              </w:rPr>
              <w:t>)</w:t>
            </w:r>
            <w:r w:rsidRPr="0007600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581104" w14:textId="24B866B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91C90F" w14:textId="2A19B6F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7(e1372) III; daf-12(rh61rh411) X</w:t>
            </w:r>
          </w:p>
        </w:tc>
      </w:tr>
      <w:tr w:rsidR="003F4371" w:rsidRPr="003F4371" w14:paraId="191A55F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0B5E25" w14:textId="5024BD4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278D00" w14:textId="1513FF34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ZD142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108F92" w14:textId="77777777" w:rsidR="00BF4926" w:rsidRPr="00076003" w:rsidRDefault="00BF4926" w:rsidP="00BF4926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6003">
              <w:rPr>
                <w:rFonts w:ascii="Arial" w:hAnsi="Arial" w:cs="Arial"/>
              </w:rPr>
              <w:t>Dennis Kim (Boston Children’s Hospital)</w:t>
            </w:r>
          </w:p>
          <w:p w14:paraId="6B94CC1D" w14:textId="77777777" w:rsidR="00BF4926" w:rsidRPr="00076003" w:rsidRDefault="00BF4926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0A5937DB" w14:textId="559139AE" w:rsidR="006127DF" w:rsidRPr="00076003" w:rsidRDefault="0007600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6003">
              <w:rPr>
                <w:rFonts w:ascii="Arial" w:hAnsi="Arial" w:cs="Arial"/>
                <w:color w:val="000000"/>
              </w:rPr>
              <w:fldChar w:fldCharType="begin"/>
            </w:r>
            <w:r w:rsidRPr="00076003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076003">
              <w:rPr>
                <w:rFonts w:ascii="Arial" w:hAnsi="Arial" w:cs="Arial"/>
                <w:color w:val="000000"/>
              </w:rPr>
              <w:fldChar w:fldCharType="separate"/>
            </w:r>
            <w:r w:rsidRPr="00076003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076003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076003">
              <w:rPr>
                <w:rFonts w:ascii="Arial" w:hAnsi="Arial" w:cs="Arial"/>
                <w:noProof/>
                <w:color w:val="000000"/>
              </w:rPr>
              <w:t>)</w:t>
            </w:r>
            <w:r w:rsidRPr="0007600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C093E5" w14:textId="5A554A6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F668AC" w14:textId="29626C69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mgl-3(tm1766) IV; mgl-1(tm1811) X</w:t>
            </w:r>
          </w:p>
        </w:tc>
      </w:tr>
      <w:tr w:rsidR="003F4371" w:rsidRPr="003F4371" w14:paraId="763E7A8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B42C67" w14:textId="2328AB1E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182B42" w14:textId="7320C4F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9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405387" w14:textId="3D6C6F1B" w:rsidR="006127DF" w:rsidRPr="00076003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D11FA2" w14:textId="5ACFDB6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3CC5ED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mgl-3(tm1766) IV; mgl-1(tm1811) X</w:t>
            </w:r>
          </w:p>
          <w:p w14:paraId="76B76F87" w14:textId="3681CC52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2658FB5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195EEE" w14:textId="27BB87D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5B861C" w14:textId="5911CE1B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2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4BC1C" w14:textId="0C7C7D0C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215323" w14:textId="13F92BCB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3D4C37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mgl-1(tm1811)X; daf-1(m40)IV</w:t>
            </w:r>
          </w:p>
          <w:p w14:paraId="047F652C" w14:textId="27A18FC8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25D2EA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BA4D74" w14:textId="42048CBD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3A2B3E" w14:textId="48C8AF73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3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99A3AB" w14:textId="10BC5B1F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28AF2A" w14:textId="64270A7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EDDCD9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mgl-1(tm1811) X</w:t>
            </w:r>
          </w:p>
          <w:p w14:paraId="02D4A226" w14:textId="4E3E595B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147990E3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A45A45" w14:textId="4B304F8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27DDD0" w14:textId="0FABD9F3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2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7538BE" w14:textId="1E337155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0EDC78" w14:textId="73048694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1B3C7E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mgl-3(tm1766) daf-1(m40) IV</w:t>
            </w:r>
          </w:p>
          <w:p w14:paraId="522C9C6B" w14:textId="29EC78B4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29FBA9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8D9C80" w14:textId="5E12112E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B9A342" w14:textId="1484E1C5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12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B8DCC3" w14:textId="3A2A9956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FA111C" w14:textId="7D03C40B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109FE6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mgl-3(tm1766) IV</w:t>
            </w:r>
          </w:p>
          <w:p w14:paraId="726F4B11" w14:textId="03D33178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2807DD83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4FD506" w14:textId="2421BBAE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AC3CBE" w14:textId="01D6DF17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AY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A31EB7" w14:textId="070D6D46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DE1637" w14:textId="234DFC5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B19EC0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mes-1(ok2467) X</w:t>
            </w:r>
          </w:p>
          <w:p w14:paraId="2C071D9D" w14:textId="5C24183F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0288409D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55DAA5" w14:textId="4D936AF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B1E21A" w14:textId="4E16C0D9" w:rsidR="006127DF" w:rsidRPr="008019C7" w:rsidRDefault="00601BCA" w:rsidP="00C706E1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  <w:i/>
                <w:iCs/>
              </w:rPr>
              <w:t xml:space="preserve"> </w:t>
            </w:r>
            <w:r w:rsidR="004F5043" w:rsidRPr="008019C7">
              <w:rPr>
                <w:rFonts w:ascii="Arial" w:hAnsi="Arial" w:cs="Arial"/>
                <w:i/>
                <w:iCs/>
              </w:rPr>
              <w:t xml:space="preserve"> </w:t>
            </w:r>
            <w:r w:rsidR="004F5043" w:rsidRPr="008019C7">
              <w:rPr>
                <w:rFonts w:ascii="Arial" w:hAnsi="Arial" w:cs="Arial"/>
              </w:rPr>
              <w:t>SAY2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3BEA72" w14:textId="2CB0B912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9DD993" w14:textId="4D1FBBD8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636A36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enotype:</w:t>
            </w:r>
            <w:r w:rsidRPr="008019C7">
              <w:rPr>
                <w:rFonts w:ascii="Arial" w:hAnsi="Arial" w:cs="Arial"/>
                <w:i/>
                <w:iCs/>
              </w:rPr>
              <w:t xml:space="preserve"> mes-1(ok2467) X</w:t>
            </w:r>
            <w:r w:rsidRPr="008019C7">
              <w:rPr>
                <w:rFonts w:ascii="Arial" w:hAnsi="Arial" w:cs="Arial"/>
              </w:rPr>
              <w:t xml:space="preserve"> 6x outcrossed</w:t>
            </w:r>
          </w:p>
          <w:p w14:paraId="72B0C526" w14:textId="2BEE5231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0A88B552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EF9FA7" w14:textId="30310D9F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CCB377" w14:textId="189EC4EB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1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0DC85B" w14:textId="53F98241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CC02BC" w14:textId="1EB4C964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75ED49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3(mgDf90) mes-1(ok2467) X</w:t>
            </w:r>
          </w:p>
          <w:p w14:paraId="36919833" w14:textId="691CCAEE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4C9E567F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CB544" w14:textId="15296AFB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92B032" w14:textId="1212F8F6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9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35F7AD" w14:textId="5DDA0F08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Joy Alcedo (Wayne State University)</w:t>
            </w:r>
          </w:p>
          <w:p w14:paraId="117F9B79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5B7E345F" w14:textId="531E2F16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AC01EC" w14:textId="04176F3C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D2734E" w14:textId="04EFCA7B" w:rsidR="0007379F" w:rsidRPr="008019C7" w:rsidRDefault="004F5043" w:rsidP="0007379F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daf-2(e1370) III </w:t>
            </w:r>
            <w:r w:rsidRPr="008019C7">
              <w:rPr>
                <w:rFonts w:ascii="Arial" w:hAnsi="Arial" w:cs="Arial"/>
              </w:rPr>
              <w:t>6x outcrossed</w:t>
            </w:r>
          </w:p>
        </w:tc>
      </w:tr>
      <w:tr w:rsidR="003F4371" w:rsidRPr="0007379F" w14:paraId="75C99DC8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659058" w14:textId="210ACD8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5F826A" w14:textId="235DB23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7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1B25DA" w14:textId="71F6BA45" w:rsidR="006127DF" w:rsidRPr="002652F2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87F415" w14:textId="654BADF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60CDC1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  <w:lang w:val="es-AR"/>
              </w:rPr>
            </w:pPr>
            <w:proofErr w:type="spellStart"/>
            <w:r w:rsidRPr="008019C7">
              <w:rPr>
                <w:rFonts w:ascii="Arial" w:hAnsi="Arial" w:cs="Arial"/>
                <w:lang w:val="es-AR"/>
              </w:rPr>
              <w:t>Genotype</w:t>
            </w:r>
            <w:proofErr w:type="spellEnd"/>
            <w:r w:rsidRPr="008019C7">
              <w:rPr>
                <w:rFonts w:ascii="Arial" w:hAnsi="Arial" w:cs="Arial"/>
                <w:lang w:val="es-AR"/>
              </w:rPr>
              <w:t xml:space="preserve">: </w:t>
            </w:r>
            <w:r w:rsidRPr="008019C7">
              <w:rPr>
                <w:rFonts w:ascii="Arial" w:hAnsi="Arial" w:cs="Arial"/>
                <w:i/>
                <w:iCs/>
                <w:lang w:val="es-AR"/>
              </w:rPr>
              <w:t>daf-2(e1370) III; daf-1(m40) IV</w:t>
            </w:r>
          </w:p>
          <w:p w14:paraId="4CABCC4E" w14:textId="1AC229C0" w:rsidR="0007379F" w:rsidRPr="0007379F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 xml:space="preserve">Reagent requests: see </w:t>
            </w:r>
            <w:r w:rsidRPr="0007379F">
              <w:rPr>
                <w:rFonts w:ascii="Arial" w:hAnsi="Arial" w:cs="Arial"/>
              </w:rPr>
              <w:lastRenderedPageBreak/>
              <w:t>Materials and methods</w:t>
            </w:r>
          </w:p>
        </w:tc>
      </w:tr>
      <w:tr w:rsidR="003F4371" w:rsidRPr="003F4371" w14:paraId="02A4644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177014" w14:textId="5274A922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339086" w14:textId="6E705BD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420999" w14:textId="677C2435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2085E863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2C3C35AE" w14:textId="21F6E9F0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E41540" w14:textId="1E604629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100533" w14:textId="43D92FC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ins-1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nr2091) IV</w:t>
            </w:r>
          </w:p>
        </w:tc>
      </w:tr>
      <w:tr w:rsidR="003F4371" w:rsidRPr="003F4371" w14:paraId="16DC5570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B201AD" w14:textId="2AE63D4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F715E6" w14:textId="551A2CDB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L2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BBB5F8" w14:textId="4C30DD5B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09A8B92A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79100067" w14:textId="0617758E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EC662D" w14:textId="0B83A9E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18C8CF" w14:textId="6675BF52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ins-3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3608) II</w:t>
            </w:r>
          </w:p>
        </w:tc>
      </w:tr>
      <w:tr w:rsidR="003F4371" w:rsidRPr="003F4371" w14:paraId="25864E2C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9D71F8" w14:textId="5197B4C2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2A2C22" w14:textId="7BBF6A4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L2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B000D" w14:textId="28D43037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6F4A6B0B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08EBE3B4" w14:textId="385020AB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8B3194" w14:textId="768231D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F9D5A7" w14:textId="5525D52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ins-4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3620) II</w:t>
            </w:r>
          </w:p>
        </w:tc>
      </w:tr>
      <w:tr w:rsidR="003F4371" w:rsidRPr="003F4371" w14:paraId="254FBFC3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65E80B" w14:textId="066787A5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83D312" w14:textId="313A1E69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L2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76AF77" w14:textId="14F986A0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43AE64E4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8455B03" w14:textId="63FDF035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C17D7F" w14:textId="0F11997E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F85131" w14:textId="7021E45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ins-5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2560) II</w:t>
            </w:r>
          </w:p>
        </w:tc>
      </w:tr>
      <w:tr w:rsidR="003F4371" w:rsidRPr="003F4371" w14:paraId="67CD58F4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D2DABC" w14:textId="150C39A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1E343E" w14:textId="3235B0D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8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9A2D5E" w14:textId="14616495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775C753A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6EC6EF1C" w14:textId="112474EA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CFF50A" w14:textId="247EDEC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F861D1" w14:textId="76577072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ins-6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2416) II</w:t>
            </w:r>
          </w:p>
        </w:tc>
      </w:tr>
      <w:tr w:rsidR="003F4371" w:rsidRPr="003F4371" w14:paraId="4E0E7DE2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BB22CB" w14:textId="6D77356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2BAB6" w14:textId="76C5FA9E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8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41E86E" w14:textId="310A2EC1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Yun Zhang (Harvard University)</w:t>
            </w:r>
          </w:p>
          <w:p w14:paraId="6EB05F2D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1A31A05A" w14:textId="02599C0C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E15410" w14:textId="377DF8FE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62F2EE" w14:textId="6BBD95F7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28(tm2308) V</w:t>
            </w:r>
          </w:p>
        </w:tc>
      </w:tr>
      <w:tr w:rsidR="003F4371" w:rsidRPr="003F4371" w14:paraId="70EB66AD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1DC0CC" w14:textId="5E3F139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7A3CE2" w14:textId="13D410D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6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115317" w14:textId="7F4042F8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Joy Alcedo (Wayne State University)</w:t>
            </w:r>
          </w:p>
          <w:p w14:paraId="5F562D96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747E7DCB" w14:textId="259F307B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CD0D4" w14:textId="50597B17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D42711" w14:textId="657AD0F1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</w:t>
            </w:r>
          </w:p>
        </w:tc>
      </w:tr>
      <w:tr w:rsidR="003F4371" w:rsidRPr="003F4371" w14:paraId="21B6A3A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9048BE" w14:textId="4C7AB977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436463" w14:textId="2E57B6E5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2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117F5A" w14:textId="081FB953" w:rsidR="006127DF" w:rsidRPr="002652F2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</w:rPr>
              <w:t>Joy Alcedo (Wayne State University)</w:t>
            </w:r>
          </w:p>
          <w:p w14:paraId="441552DC" w14:textId="77777777" w:rsidR="00D003D9" w:rsidRPr="002652F2" w:rsidRDefault="00D003D9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0F6EE8C2" w14:textId="4814BA0D" w:rsidR="004F5043" w:rsidRPr="002652F2" w:rsidRDefault="002652F2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2652F2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GZXJuYW5kZXMgZGUgQWJyZXU8L0F1dGhvcj48WWVhcj4y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QyMjU8L3BhZ2VzPjx2b2x1bWU+MTA8L3ZvbHVt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</w:fldData>
              </w:fldChar>
            </w:r>
            <w:r w:rsidRPr="002652F2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  <w:r w:rsidRPr="002652F2">
              <w:rPr>
                <w:rFonts w:ascii="Arial" w:hAnsi="Arial" w:cs="Arial"/>
                <w:color w:val="000000"/>
              </w:rPr>
            </w:r>
            <w:r w:rsidRPr="002652F2">
              <w:rPr>
                <w:rFonts w:ascii="Arial" w:hAnsi="Arial" w:cs="Arial"/>
                <w:color w:val="000000"/>
              </w:rPr>
              <w:fldChar w:fldCharType="separate"/>
            </w:r>
            <w:r w:rsidRPr="002652F2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7" w:tooltip="Fernandes de Abreu, 2014 #978" w:history="1">
              <w:r w:rsidRPr="002652F2">
                <w:rPr>
                  <w:rFonts w:ascii="Arial" w:hAnsi="Arial" w:cs="Arial"/>
                  <w:noProof/>
                  <w:color w:val="000000"/>
                </w:rPr>
                <w:t>Fernandes de Abreu et al., 2014</w:t>
              </w:r>
            </w:hyperlink>
            <w:r w:rsidRPr="002652F2">
              <w:rPr>
                <w:rFonts w:ascii="Arial" w:hAnsi="Arial" w:cs="Arial"/>
                <w:noProof/>
                <w:color w:val="000000"/>
              </w:rPr>
              <w:t>)</w:t>
            </w:r>
            <w:r w:rsidRPr="002652F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E421B3" w14:textId="6984FFD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ED893C" w14:textId="3413561B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2(e1370) III</w:t>
            </w:r>
          </w:p>
        </w:tc>
      </w:tr>
      <w:tr w:rsidR="003F4371" w:rsidRPr="003F4371" w14:paraId="069F20AC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75CE27" w14:textId="57AD92E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7283CF" w14:textId="3B28309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GR130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378DA5" w14:textId="797291AE" w:rsidR="006127DF" w:rsidRPr="001F27A8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41A692" w14:textId="485BBD97" w:rsidR="006127DF" w:rsidRPr="008019C7" w:rsidRDefault="00601BCA" w:rsidP="00601BCA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0789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9FE849" w14:textId="3501B6F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gDf50) I</w:t>
            </w:r>
          </w:p>
        </w:tc>
      </w:tr>
      <w:tr w:rsidR="003F4371" w:rsidRPr="003F4371" w14:paraId="27FFE88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5A8D8C" w14:textId="174B34B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F50FDF" w14:textId="3B1E99E4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LRB20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62490" w14:textId="77777777" w:rsidR="006C4822" w:rsidRPr="001F27A8" w:rsidRDefault="004809CB" w:rsidP="006C482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</w:rPr>
              <w:t>Ryan Baugh (Duke University</w:t>
            </w:r>
            <w:r w:rsidR="006C4822" w:rsidRPr="001F27A8">
              <w:rPr>
                <w:rFonts w:ascii="Arial" w:hAnsi="Arial" w:cs="Arial"/>
              </w:rPr>
              <w:t>)</w:t>
            </w:r>
          </w:p>
          <w:p w14:paraId="576EB9F3" w14:textId="2874490D" w:rsidR="006127DF" w:rsidRPr="001F27A8" w:rsidRDefault="001F27A8" w:rsidP="006C482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separate"/>
            </w:r>
            <w:r w:rsidRPr="001F27A8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57" w:tooltip="Kaplan, 2015 #1142" w:history="1">
              <w:r w:rsidRPr="001F27A8">
                <w:rPr>
                  <w:rFonts w:ascii="Arial" w:hAnsi="Arial" w:cs="Arial"/>
                  <w:noProof/>
                  <w:color w:val="000000"/>
                </w:rPr>
                <w:t>Kaplan et al., 2015</w:t>
              </w:r>
            </w:hyperlink>
            <w:r w:rsidRPr="001F27A8">
              <w:rPr>
                <w:rFonts w:ascii="Arial" w:hAnsi="Arial" w:cs="Arial"/>
                <w:noProof/>
                <w:color w:val="000000"/>
              </w:rPr>
              <w:t>)</w:t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E0743F" w14:textId="251F4173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D86DFA" w14:textId="7F21A44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ins-4 ins-5 ins-6(hpDf761) II; ayIs7 IV; daf-28(tm2308) V</w:t>
            </w:r>
          </w:p>
        </w:tc>
      </w:tr>
      <w:tr w:rsidR="003F4371" w:rsidRPr="003F4371" w14:paraId="23BB102B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3FE76E" w14:textId="307BEAA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E5D6D" w14:textId="2C024FE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LRB22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ED136F" w14:textId="77777777" w:rsidR="006C4822" w:rsidRPr="001F27A8" w:rsidRDefault="006C4822" w:rsidP="006C4822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</w:rPr>
              <w:t>Ryan Baugh (Duke University)</w:t>
            </w:r>
          </w:p>
          <w:p w14:paraId="4872D8BE" w14:textId="14555283" w:rsidR="006127DF" w:rsidRPr="001F27A8" w:rsidRDefault="001F27A8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separate"/>
            </w:r>
            <w:r w:rsidRPr="001F27A8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57" w:tooltip="Kaplan, 2015 #1142" w:history="1">
              <w:r w:rsidRPr="001F27A8">
                <w:rPr>
                  <w:rFonts w:ascii="Arial" w:hAnsi="Arial" w:cs="Arial"/>
                  <w:noProof/>
                  <w:color w:val="000000"/>
                </w:rPr>
                <w:t>Kaplan et al., 2015</w:t>
              </w:r>
            </w:hyperlink>
            <w:r w:rsidRPr="001F27A8">
              <w:rPr>
                <w:rFonts w:ascii="Arial" w:hAnsi="Arial" w:cs="Arial"/>
                <w:noProof/>
                <w:color w:val="000000"/>
              </w:rPr>
              <w:t>)</w:t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F1C910" w14:textId="77BD1602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BB550F" w14:textId="2657EAB7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gDf50) I; ins-4 ins-5 ins-6(hpDf761) II; ayIs7 IV; daf-28(tm2308) V</w:t>
            </w:r>
          </w:p>
        </w:tc>
      </w:tr>
      <w:tr w:rsidR="003F4371" w:rsidRPr="003F4371" w14:paraId="3A373A9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F5098E" w14:textId="13FC58D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C690D" w14:textId="7229FEC9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GC124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B449F0" w14:textId="77777777" w:rsidR="009E2535" w:rsidRPr="001F27A8" w:rsidRDefault="009E2535" w:rsidP="009E2535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</w:rPr>
              <w:t>Jane Hubbard (New York University)</w:t>
            </w:r>
          </w:p>
          <w:p w14:paraId="26D6D0BF" w14:textId="6D92C9E6" w:rsidR="006127DF" w:rsidRPr="001F27A8" w:rsidRDefault="001F27A8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1F27A8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YXBsYW48L0F1dGhvcj48WWVhcj4yMDE1PC9ZZWFyPjxS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1NzMxPC9wYWdlcz48dm9sdW1lPjExPC92b2x1bWU+PG51bWJlcj4xMjwvbnVtYmVyPjxr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</w:fldData>
              </w:fldChar>
            </w:r>
            <w:r w:rsidRPr="001F27A8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  <w:r w:rsidRPr="001F27A8">
              <w:rPr>
                <w:rFonts w:ascii="Arial" w:hAnsi="Arial" w:cs="Arial"/>
                <w:color w:val="000000"/>
              </w:rPr>
            </w:r>
            <w:r w:rsidRPr="001F27A8">
              <w:rPr>
                <w:rFonts w:ascii="Arial" w:hAnsi="Arial" w:cs="Arial"/>
                <w:color w:val="000000"/>
              </w:rPr>
              <w:fldChar w:fldCharType="separate"/>
            </w:r>
            <w:r w:rsidRPr="001F27A8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57" w:tooltip="Kaplan, 2015 #1142" w:history="1">
              <w:r w:rsidRPr="001F27A8">
                <w:rPr>
                  <w:rFonts w:ascii="Arial" w:hAnsi="Arial" w:cs="Arial"/>
                  <w:noProof/>
                  <w:color w:val="000000"/>
                </w:rPr>
                <w:t>Kaplan et al., 2015</w:t>
              </w:r>
            </w:hyperlink>
            <w:r w:rsidRPr="001F27A8">
              <w:rPr>
                <w:rFonts w:ascii="Arial" w:hAnsi="Arial" w:cs="Arial"/>
                <w:noProof/>
                <w:color w:val="000000"/>
              </w:rPr>
              <w:t>)</w:t>
            </w:r>
            <w:r w:rsidRPr="001F27A8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12EBA2" w14:textId="1947CA5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E65AD3" w14:textId="63A65BD7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7(e1372) III</w:t>
            </w:r>
          </w:p>
        </w:tc>
      </w:tr>
      <w:tr w:rsidR="003F4371" w:rsidRPr="003F4371" w14:paraId="4CA47CC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FEFC3" w14:textId="003581E1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BDC636" w14:textId="0755988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7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9CC34" w14:textId="51634F5D" w:rsidR="006127DF" w:rsidRPr="001F27A8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CB9E6A" w14:textId="38E6BFB7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C5025D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</w:t>
            </w:r>
          </w:p>
          <w:p w14:paraId="538912D6" w14:textId="10F87A56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7BAA5E2E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9F827F" w14:textId="0AB788DE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5E104A" w14:textId="2ECADB8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8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A3ABAA" w14:textId="19A55968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FD8F37" w14:textId="50357B5F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65BB0F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hlh-30(tm1978) IV</w:t>
            </w:r>
          </w:p>
          <w:p w14:paraId="3D6C37ED" w14:textId="35C5F495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27E0A424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15427F" w14:textId="4387F512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A4D1B5" w14:textId="74B55EB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0E0936" w14:textId="48024A6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42B37" w14:textId="2D7B77F3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4EE7BC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; qyIs288[Pdaf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6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::daf-16 + Punc-119(+)]</w:t>
            </w:r>
          </w:p>
          <w:p w14:paraId="5E7ACB93" w14:textId="031CCFB9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7950007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AE6689" w14:textId="5C62094C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A06BDD" w14:textId="34C1B97B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0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56CBCF" w14:textId="6FBF200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D5ABD4" w14:textId="329FBA7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053D20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; unc-119(ed4) III; qyEx264[Pmyo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::daf-16a + unc-119(+)]</w:t>
            </w:r>
          </w:p>
          <w:p w14:paraId="282D9F96" w14:textId="2706A5D8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201C623C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AB47F4" w14:textId="0E15B63D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F44F7B" w14:textId="6EF7C07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0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99F47C" w14:textId="2327D3BD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44E181" w14:textId="2401AA87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86E150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; qyIs290[Pcol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2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::daf-16 + unc-119(+)]</w:t>
            </w:r>
          </w:p>
          <w:p w14:paraId="338C155D" w14:textId="6C7EB132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1E931BBD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DA1AAA" w14:textId="727D0A3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3DCCB7" w14:textId="33C650C3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0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E363F8" w14:textId="02F38F5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7EF29D" w14:textId="4CF37B19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4CF392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; qyIs292[Pges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::daf-16]</w:t>
            </w:r>
          </w:p>
          <w:p w14:paraId="502E62DA" w14:textId="1D28F644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584E306F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845954" w14:textId="49291D8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63C787" w14:textId="03F73D1E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EA61FA" w14:textId="7FDFA053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BDAF26" w14:textId="6EBDD73D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A7067C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6(mu86) I; daf-1(m40) IV; qyIs294[Punc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19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::daf-16]</w:t>
            </w:r>
          </w:p>
          <w:p w14:paraId="2CF54469" w14:textId="0AB07D92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53BEE795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DD0D30" w14:textId="47E98DE5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FAC4D" w14:textId="36499A5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6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91D2D9" w14:textId="19C3C3C6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52B69B" w14:textId="2059F64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B76BD0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tbh-1(ok1196) X</w:t>
            </w:r>
          </w:p>
          <w:p w14:paraId="3F34481A" w14:textId="16AFAF48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7A1388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A2EEFE" w14:textId="67A83CC5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B7612A" w14:textId="48412741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KQ36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3EA9A2" w14:textId="77777777" w:rsidR="0015102A" w:rsidRPr="00234380" w:rsidRDefault="0015102A" w:rsidP="0015102A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34380">
              <w:rPr>
                <w:rFonts w:ascii="Arial" w:hAnsi="Arial" w:cs="Arial"/>
              </w:rPr>
              <w:t>Dennis Kim (Boston Children’s Hospital)</w:t>
            </w:r>
          </w:p>
          <w:p w14:paraId="22559237" w14:textId="77777777" w:rsidR="0015102A" w:rsidRPr="00234380" w:rsidRDefault="0015102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4D174865" w14:textId="2F82B38A" w:rsidR="006127DF" w:rsidRPr="00234380" w:rsidRDefault="0023438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34380">
              <w:rPr>
                <w:rFonts w:ascii="Arial" w:hAnsi="Arial" w:cs="Arial"/>
                <w:color w:val="000000"/>
              </w:rPr>
              <w:fldChar w:fldCharType="begin"/>
            </w:r>
            <w:r w:rsidRPr="00234380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234380">
              <w:rPr>
                <w:rFonts w:ascii="Arial" w:hAnsi="Arial" w:cs="Arial"/>
                <w:color w:val="000000"/>
              </w:rPr>
              <w:fldChar w:fldCharType="separate"/>
            </w:r>
            <w:r w:rsidRPr="00234380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234380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234380">
              <w:rPr>
                <w:rFonts w:ascii="Arial" w:hAnsi="Arial" w:cs="Arial"/>
                <w:noProof/>
                <w:color w:val="000000"/>
              </w:rPr>
              <w:t>)</w:t>
            </w:r>
            <w:r w:rsidRPr="00234380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41371E" w14:textId="0180E0E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EC2702" w14:textId="47E5C33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tbh-1(ok1196) X</w:t>
            </w:r>
          </w:p>
        </w:tc>
      </w:tr>
      <w:tr w:rsidR="003F4371" w:rsidRPr="003F4371" w14:paraId="579E122F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A8EF99" w14:textId="0D83B88D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FCA164" w14:textId="42ABB45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6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D6FE9A" w14:textId="77777777" w:rsidR="0015102A" w:rsidRPr="00234380" w:rsidRDefault="0015102A" w:rsidP="0015102A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34380">
              <w:rPr>
                <w:rFonts w:ascii="Arial" w:hAnsi="Arial" w:cs="Arial"/>
              </w:rPr>
              <w:t>Dennis Kim (Boston Children’s Hospital)</w:t>
            </w:r>
          </w:p>
          <w:p w14:paraId="721DBC24" w14:textId="77777777" w:rsidR="0015102A" w:rsidRPr="00234380" w:rsidRDefault="0015102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  <w:p w14:paraId="35C846E1" w14:textId="2F5521D2" w:rsidR="006127DF" w:rsidRPr="00234380" w:rsidRDefault="0023438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234380">
              <w:rPr>
                <w:rFonts w:ascii="Arial" w:hAnsi="Arial" w:cs="Arial"/>
                <w:color w:val="000000"/>
              </w:rPr>
              <w:fldChar w:fldCharType="begin"/>
            </w:r>
            <w:r w:rsidRPr="00234380">
              <w:rPr>
                <w:rFonts w:ascii="Arial" w:hAnsi="Arial" w:cs="Arial"/>
                <w:color w:val="000000"/>
              </w:rPr>
              <w:instrText xml:space="preserve"> ADDIN EN.CITE &lt;EndNote&gt;&lt;Cite&gt;&lt;Author&gt;Fletcher&lt;/Author&gt;&lt;Year&gt;2017&lt;/Year&gt;&lt;RecNum&gt;1065&lt;/RecNum&gt;&lt;DisplayText&gt;(Fletcher and Kim, 2017)&lt;/DisplayText&gt;&lt;record&gt;&lt;rec-number&gt;1065&lt;/rec-number&gt;&lt;foreign-keys&gt;&lt;key app="EN" db-id="fv9e5e9whrv902e2s0qp0ssf55fv0szs0wp9" timestamp="1496967264"&gt;1065&lt;/key&gt;&lt;/foreign-keys&gt;&lt;ref-type name="Journal Article"&gt;17&lt;/ref-type&gt;&lt;contributors&gt;&lt;authors&gt;&lt;author&gt;Fletcher, M.&lt;/author&gt;&lt;author&gt;Kim, D. H.&lt;/author&gt;&lt;/authors&gt;&lt;/contributors&gt;&lt;auth-address&gt;Department of Biology, Massachusetts Institute of Technology, Cambridge, MA, United States of America.&lt;/auth-address&gt;&lt;titles&gt;&lt;title&gt;Age-Dependent Neuroendocrine Signaling from Sensory Neurons Modulates the Effect of Dietary Restriction on Longevity of Caenorhabditis elegan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6544&lt;/pages&gt;&lt;volume&gt;13&lt;/volume&gt;&lt;number&gt;1&lt;/number&gt;&lt;keywords&gt;&lt;keyword&gt;Animals&lt;/keyword&gt;&lt;keyword&gt;Caenorhabditis elegans/genetics/growth &amp;amp; development/*metabolism&lt;/keyword&gt;&lt;keyword&gt;Caenorhabditis elegans Proteins/genetics/*metabolism&lt;/keyword&gt;&lt;keyword&gt;*Caloric Restriction&lt;/keyword&gt;&lt;keyword&gt;Gene Expression Regulation, Developmental&lt;/keyword&gt;&lt;keyword&gt;*Longevity&lt;/keyword&gt;&lt;keyword&gt;Neuroendocrine Cells/*metabolism&lt;/keyword&gt;&lt;keyword&gt;Sensory Receptor Cells/*metabolism&lt;/keyword&gt;&lt;keyword&gt;Smad Proteins/genetics/metabolism&lt;/keyword&gt;&lt;keyword&gt;Transforming Growth Factor beta/genetics/*metabolism&lt;/keyword&gt;&lt;/keywords&gt;&lt;dates&gt;&lt;year&gt;2017&lt;/year&gt;&lt;pub-dates&gt;&lt;date&gt;Jan&lt;/date&gt;&lt;/pub-dates&gt;&lt;/dates&gt;&lt;isbn&gt;1553-7404 (Electronic)&amp;#xD;1553-7390 (Linking)&lt;/isbn&gt;&lt;accession-num&gt;28107363&lt;/accession-num&gt;&lt;urls&gt;&lt;related-urls&gt;&lt;url&gt;http://www.ncbi.nlm.nih.gov/pubmed/28107363&lt;/url&gt;&lt;/related-urls&gt;&lt;/urls&gt;&lt;custom2&gt;5291536&lt;/custom2&gt;&lt;electronic-resource-num&gt;10.1371/journal.pgen.1006544&lt;/electronic-resource-num&gt;&lt;/record&gt;&lt;/Cite&gt;&lt;/EndNote&gt;</w:instrText>
            </w:r>
            <w:r w:rsidRPr="00234380">
              <w:rPr>
                <w:rFonts w:ascii="Arial" w:hAnsi="Arial" w:cs="Arial"/>
                <w:color w:val="000000"/>
              </w:rPr>
              <w:fldChar w:fldCharType="separate"/>
            </w:r>
            <w:r w:rsidRPr="00234380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38" w:tooltip="Fletcher, 2017 #1065" w:history="1">
              <w:r w:rsidRPr="00234380">
                <w:rPr>
                  <w:rFonts w:ascii="Arial" w:hAnsi="Arial" w:cs="Arial"/>
                  <w:noProof/>
                  <w:color w:val="000000"/>
                </w:rPr>
                <w:t>Fletcher and Kim, 2017</w:t>
              </w:r>
            </w:hyperlink>
            <w:r w:rsidRPr="00234380">
              <w:rPr>
                <w:rFonts w:ascii="Arial" w:hAnsi="Arial" w:cs="Arial"/>
                <w:noProof/>
                <w:color w:val="000000"/>
              </w:rPr>
              <w:t>)</w:t>
            </w:r>
            <w:r w:rsidRPr="00234380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53FF80" w14:textId="43202156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7DC291" w14:textId="1CFE9C41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tdc-1(ok914) II</w:t>
            </w:r>
          </w:p>
        </w:tc>
      </w:tr>
      <w:tr w:rsidR="003F4371" w:rsidRPr="003F4371" w14:paraId="48AE2C4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9A7AC7" w14:textId="11799A6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51357" w14:textId="35BD09EE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QZ41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A3AB94" w14:textId="5399FF9C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Joy Alcedo (Wayne State University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F9FE5F" w14:textId="46EE0EDD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A03F6E" w14:textId="17182BA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eat-2(ad1116) II</w:t>
            </w:r>
          </w:p>
        </w:tc>
      </w:tr>
      <w:tr w:rsidR="003F4371" w:rsidRPr="003F4371" w14:paraId="6E6350EB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3B345C" w14:textId="3EAFF642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549B44" w14:textId="3E0A2DF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8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D5647B" w14:textId="040F10E5" w:rsidR="006127DF" w:rsidRPr="000C15A6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7CA84A" w14:textId="01CD5A34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64A845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eat-2(ad1116) II; daf-3(mgDf90) X</w:t>
            </w:r>
          </w:p>
          <w:p w14:paraId="3950DE0C" w14:textId="249809DA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0F3093B9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F65A88" w14:textId="4D16E8F0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FBD32C" w14:textId="231F8D1A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GA8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E10891" w14:textId="3541624F" w:rsidR="006127DF" w:rsidRPr="000C15A6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C15A6">
              <w:rPr>
                <w:rFonts w:ascii="Arial" w:hAnsi="Arial" w:cs="Arial"/>
              </w:rPr>
              <w:t>CG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99B06B" w14:textId="77777777" w:rsidR="00601BCA" w:rsidRPr="008019C7" w:rsidRDefault="00601BCA" w:rsidP="00601BCA">
            <w:pPr>
              <w:pStyle w:val="NormalWeb"/>
              <w:ind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07677</w:t>
            </w:r>
          </w:p>
          <w:p w14:paraId="47126463" w14:textId="24980CA0" w:rsidR="006127DF" w:rsidRPr="008019C7" w:rsidRDefault="006127DF" w:rsidP="00C706E1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A20F45" w14:textId="20A5FFD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wuIs151[ctl-1(+) + ctl-2(+) + ctl-3(+) + Pmro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3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GFP]</w:t>
            </w:r>
          </w:p>
        </w:tc>
      </w:tr>
      <w:tr w:rsidR="003F4371" w:rsidRPr="003F4371" w14:paraId="4FCB9F5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C5688A" w14:textId="6EE9E9F1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8500C" w14:textId="6AFEC1E4" w:rsidR="006127DF" w:rsidRPr="008019C7" w:rsidRDefault="004F5043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UN178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33B501" w14:textId="7A358C31" w:rsidR="006127DF" w:rsidRPr="000C15A6" w:rsidRDefault="006127D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C15A6">
              <w:rPr>
                <w:rFonts w:ascii="Arial" w:hAnsi="Arial" w:cs="Arial"/>
              </w:rPr>
              <w:t>Erin Cram</w:t>
            </w:r>
            <w:r w:rsidR="00E55131" w:rsidRPr="000C15A6">
              <w:rPr>
                <w:rFonts w:ascii="Arial" w:hAnsi="Arial" w:cs="Arial"/>
              </w:rPr>
              <w:t xml:space="preserve"> </w:t>
            </w:r>
            <w:r w:rsidRPr="000C15A6">
              <w:rPr>
                <w:rFonts w:ascii="Arial" w:hAnsi="Arial" w:cs="Arial"/>
              </w:rPr>
              <w:t>(Northeastern University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B39644" w14:textId="6907E27C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98A3AA" w14:textId="7BB808A8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ctl-1(ok1242) II</w:t>
            </w:r>
          </w:p>
        </w:tc>
      </w:tr>
      <w:tr w:rsidR="003F4371" w:rsidRPr="003F4371" w14:paraId="05B5904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8735DC" w14:textId="2EDD1477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2A2EDC" w14:textId="23FE902E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2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548403" w14:textId="33EF5BDF" w:rsidR="006127DF" w:rsidRPr="000C15A6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595BFB" w14:textId="02EB9D4F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B8BFB1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ctl-1(ok1242) II; daf-1(m40) IV</w:t>
            </w:r>
          </w:p>
          <w:p w14:paraId="5B2A6D72" w14:textId="299ED8DF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5D478500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B936DD" w14:textId="0A16E0E9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7A844B" w14:textId="759C3505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UN1812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31FA14" w14:textId="5E335012" w:rsidR="006127DF" w:rsidRPr="000C15A6" w:rsidRDefault="006127D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C15A6">
              <w:rPr>
                <w:rFonts w:ascii="Arial" w:hAnsi="Arial" w:cs="Arial"/>
              </w:rPr>
              <w:t>Erin Cram</w:t>
            </w:r>
            <w:r w:rsidR="00E55131" w:rsidRPr="000C15A6">
              <w:rPr>
                <w:rFonts w:ascii="Arial" w:hAnsi="Arial" w:cs="Arial"/>
              </w:rPr>
              <w:t xml:space="preserve"> </w:t>
            </w:r>
            <w:r w:rsidRPr="000C15A6">
              <w:rPr>
                <w:rFonts w:ascii="Arial" w:hAnsi="Arial" w:cs="Arial"/>
              </w:rPr>
              <w:t>(Northeastern University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539A05" w14:textId="299C8B64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4899F7" w14:textId="5656979F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ctl-2(ok1137) II</w:t>
            </w:r>
          </w:p>
        </w:tc>
      </w:tr>
      <w:tr w:rsidR="003F4371" w:rsidRPr="003F4371" w14:paraId="61F4CCEE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B15E5E" w14:textId="388BC79A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7E365B" w14:textId="017B20D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19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F824CA" w14:textId="3B684169" w:rsidR="006127DF" w:rsidRPr="000C15A6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A82A27" w14:textId="41C6C4DD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302C4D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ctl-2(ok1137) II; daf-1(m40) IV</w:t>
            </w:r>
          </w:p>
          <w:p w14:paraId="37661307" w14:textId="60206FFF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337409D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0835E4" w14:textId="68FD9365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0836E9" w14:textId="73740B30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KHA16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0B3ED5" w14:textId="748794EC" w:rsidR="00C45BB1" w:rsidRPr="000C15A6" w:rsidRDefault="00C45BB1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C15A6">
              <w:rPr>
                <w:rFonts w:ascii="Arial" w:hAnsi="Arial" w:cs="Arial"/>
              </w:rPr>
              <w:t>Koichi Hasegawa (Chubu University)</w:t>
            </w:r>
          </w:p>
          <w:p w14:paraId="492F3C45" w14:textId="7E39B33C" w:rsidR="006127DF" w:rsidRPr="000C15A6" w:rsidRDefault="000C15A6" w:rsidP="00C706E1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C15A6">
              <w:rPr>
                <w:rFonts w:ascii="Arial" w:hAnsi="Arial" w:cs="Arial"/>
              </w:rPr>
              <w:fldChar w:fldCharType="begin">
                <w:fldData xml:space="preserve">PEVuZE5vdGU+PENpdGU+PEF1dGhvcj5IYW1hZ3VjaGk8L0F1dGhvcj48WWVhcj4yMDE5PC9ZZWFy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</w:fldData>
              </w:fldChar>
            </w:r>
            <w:r w:rsidRPr="000C15A6">
              <w:rPr>
                <w:rFonts w:ascii="Arial" w:hAnsi="Arial" w:cs="Arial"/>
              </w:rPr>
              <w:instrText xml:space="preserve"> ADDIN EN.CITE </w:instrText>
            </w:r>
            <w:r w:rsidRPr="000C15A6">
              <w:rPr>
                <w:rFonts w:ascii="Arial" w:hAnsi="Arial" w:cs="Arial"/>
              </w:rPr>
              <w:fldChar w:fldCharType="begin">
                <w:fldData xml:space="preserve">PEVuZE5vdGU+PENpdGU+PEF1dGhvcj5IYW1hZ3VjaGk8L0F1dGhvcj48WWVhcj4yMDE5PC9ZZWFy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</w:fldData>
              </w:fldChar>
            </w:r>
            <w:r w:rsidRPr="000C15A6">
              <w:rPr>
                <w:rFonts w:ascii="Arial" w:hAnsi="Arial" w:cs="Arial"/>
              </w:rPr>
              <w:instrText xml:space="preserve"> ADDIN EN.CITE.DATA </w:instrText>
            </w:r>
            <w:r w:rsidRPr="000C15A6">
              <w:rPr>
                <w:rFonts w:ascii="Arial" w:hAnsi="Arial" w:cs="Arial"/>
              </w:rPr>
            </w:r>
            <w:r w:rsidRPr="000C15A6">
              <w:rPr>
                <w:rFonts w:ascii="Arial" w:hAnsi="Arial" w:cs="Arial"/>
              </w:rPr>
              <w:fldChar w:fldCharType="end"/>
            </w:r>
            <w:r w:rsidRPr="000C15A6">
              <w:rPr>
                <w:rFonts w:ascii="Arial" w:hAnsi="Arial" w:cs="Arial"/>
              </w:rPr>
            </w:r>
            <w:r w:rsidRPr="000C15A6">
              <w:rPr>
                <w:rFonts w:ascii="Arial" w:hAnsi="Arial" w:cs="Arial"/>
              </w:rPr>
              <w:fldChar w:fldCharType="separate"/>
            </w:r>
            <w:r w:rsidRPr="000C15A6">
              <w:rPr>
                <w:rFonts w:ascii="Arial" w:hAnsi="Arial" w:cs="Arial"/>
                <w:noProof/>
              </w:rPr>
              <w:t>(</w:t>
            </w:r>
            <w:hyperlink w:anchor="_ENREF_46" w:tooltip="Hamaguchi, 2019 #1339" w:history="1">
              <w:r w:rsidRPr="000C15A6">
                <w:rPr>
                  <w:rFonts w:ascii="Arial" w:hAnsi="Arial" w:cs="Arial"/>
                  <w:noProof/>
                </w:rPr>
                <w:t>Hamaguchi et al., 2019</w:t>
              </w:r>
            </w:hyperlink>
            <w:r w:rsidRPr="000C15A6">
              <w:rPr>
                <w:rFonts w:ascii="Arial" w:hAnsi="Arial" w:cs="Arial"/>
                <w:noProof/>
              </w:rPr>
              <w:t>)</w:t>
            </w:r>
            <w:r w:rsidRPr="000C15A6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802AD" w14:textId="65B1DCE4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FB77FE" w14:textId="7F7B7EA7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chuIs166[unc-119(+), Pctl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Bxy-ctl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</w:tc>
      </w:tr>
      <w:tr w:rsidR="003F4371" w:rsidRPr="003F4371" w14:paraId="58168CFE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AB4558" w14:textId="7E5B5837" w:rsidR="006127DF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Strain, strain background</w:t>
            </w:r>
            <w:r w:rsidR="00197261" w:rsidRPr="008019C7">
              <w:rPr>
                <w:rFonts w:ascii="Arial" w:hAnsi="Arial" w:cs="Arial"/>
              </w:rPr>
              <w:t>(</w:t>
            </w:r>
            <w:r w:rsidR="00197261" w:rsidRPr="008019C7">
              <w:rPr>
                <w:rFonts w:ascii="Arial" w:hAnsi="Arial" w:cs="Arial"/>
                <w:i/>
                <w:iCs/>
              </w:rPr>
              <w:t>C. elegans</w:t>
            </w:r>
            <w:r w:rsidR="00197261" w:rsidRPr="008019C7">
              <w:rPr>
                <w:rFonts w:ascii="Arial" w:hAnsi="Arial" w:cs="Arial"/>
              </w:rPr>
              <w:t>)</w:t>
            </w:r>
          </w:p>
          <w:p w14:paraId="61FA3693" w14:textId="4C9C0652" w:rsidR="004F5043" w:rsidRPr="003F4371" w:rsidRDefault="004F5043" w:rsidP="00C706E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0C92DF" w14:textId="7283FD5E" w:rsidR="006127DF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>SAY23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B5D51" w14:textId="4E3D2E2D" w:rsidR="006127DF" w:rsidRPr="0008081B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E799E8" w14:textId="205185BA" w:rsidR="006127DF" w:rsidRPr="008019C7" w:rsidRDefault="006127D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988F71" w14:textId="77777777" w:rsidR="006127DF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>daf-1(m40) IV; chuIs166[unc-119(+), Pctl-</w:t>
            </w:r>
            <w:proofErr w:type="gramStart"/>
            <w:r w:rsidRPr="008019C7">
              <w:rPr>
                <w:rFonts w:ascii="Arial" w:hAnsi="Arial" w:cs="Arial"/>
                <w:i/>
                <w:iCs/>
              </w:rPr>
              <w:t>1::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Bxy-ctl-1::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gfp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>]</w:t>
            </w:r>
          </w:p>
          <w:p w14:paraId="75083CEF" w14:textId="70C3B059" w:rsidR="0007379F" w:rsidRPr="008019C7" w:rsidRDefault="0007379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07379F">
              <w:rPr>
                <w:rFonts w:ascii="Arial" w:hAnsi="Arial" w:cs="Arial"/>
              </w:rPr>
              <w:t>Reagent requests: see Materials and methods</w:t>
            </w:r>
          </w:p>
        </w:tc>
      </w:tr>
      <w:tr w:rsidR="003F4371" w:rsidRPr="003F4371" w14:paraId="3877F16A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BA5E41" w14:textId="761AC705" w:rsidR="004F5043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oftwar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BEE131" w14:textId="31E80D0E" w:rsidR="004F5043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Lifespan Machin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D1FF20" w14:textId="3E587E4F" w:rsidR="004F5043" w:rsidRPr="0008081B" w:rsidRDefault="000A44A3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</w:rPr>
              <w:fldChar w:fldCharType="begin">
                <w:fldData xml:space="preserve">PEVuZE5vdGU+PENpdGU+PEF1dGhvcj5TdHJvdXN0cnVwPC9BdXRob3I+PFllYXI+MjAxMzwvWWVh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==
</w:fldData>
              </w:fldChar>
            </w:r>
            <w:r w:rsidRPr="0008081B">
              <w:rPr>
                <w:rFonts w:ascii="Arial" w:hAnsi="Arial" w:cs="Arial"/>
              </w:rPr>
              <w:instrText xml:space="preserve"> ADDIN EN.CITE </w:instrText>
            </w:r>
            <w:r w:rsidRPr="0008081B">
              <w:rPr>
                <w:rFonts w:ascii="Arial" w:hAnsi="Arial" w:cs="Arial"/>
              </w:rPr>
              <w:fldChar w:fldCharType="begin">
                <w:fldData xml:space="preserve">PEVuZE5vdGU+PENpdGU+PEF1dGhvcj5TdHJvdXN0cnVwPC9BdXRob3I+PFllYXI+MjAxMzwvWWVh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==
</w:fldData>
              </w:fldChar>
            </w:r>
            <w:r w:rsidRPr="0008081B">
              <w:rPr>
                <w:rFonts w:ascii="Arial" w:hAnsi="Arial" w:cs="Arial"/>
              </w:rPr>
              <w:instrText xml:space="preserve"> ADDIN EN.CITE.DATA </w:instrText>
            </w:r>
            <w:r w:rsidRPr="0008081B">
              <w:rPr>
                <w:rFonts w:ascii="Arial" w:hAnsi="Arial" w:cs="Arial"/>
              </w:rPr>
            </w:r>
            <w:r w:rsidRPr="0008081B">
              <w:rPr>
                <w:rFonts w:ascii="Arial" w:hAnsi="Arial" w:cs="Arial"/>
              </w:rPr>
              <w:fldChar w:fldCharType="end"/>
            </w:r>
            <w:r w:rsidRPr="0008081B">
              <w:rPr>
                <w:rFonts w:ascii="Arial" w:hAnsi="Arial" w:cs="Arial"/>
              </w:rPr>
            </w:r>
            <w:r w:rsidRPr="0008081B">
              <w:rPr>
                <w:rFonts w:ascii="Arial" w:hAnsi="Arial" w:cs="Arial"/>
              </w:rPr>
              <w:fldChar w:fldCharType="separate"/>
            </w:r>
            <w:r w:rsidRPr="0008081B">
              <w:rPr>
                <w:rFonts w:ascii="Arial" w:hAnsi="Arial" w:cs="Arial"/>
                <w:noProof/>
              </w:rPr>
              <w:t>(</w:t>
            </w:r>
            <w:hyperlink w:anchor="_ENREF_111" w:tooltip="Stroustrup, 2013 #921" w:history="1">
              <w:r w:rsidRPr="0008081B">
                <w:rPr>
                  <w:rFonts w:ascii="Arial" w:hAnsi="Arial" w:cs="Arial"/>
                  <w:noProof/>
                </w:rPr>
                <w:t>Stroustrup et al., 2013</w:t>
              </w:r>
            </w:hyperlink>
            <w:r w:rsidRPr="0008081B">
              <w:rPr>
                <w:rFonts w:ascii="Arial" w:hAnsi="Arial" w:cs="Arial"/>
                <w:noProof/>
              </w:rPr>
              <w:t>)</w:t>
            </w:r>
            <w:r w:rsidRPr="0008081B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353ECD" w14:textId="77777777" w:rsidR="004F5043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B6FF95" w14:textId="77777777" w:rsidR="004F5043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3F4371" w:rsidRPr="003F4371" w14:paraId="6242DC8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DF537D" w14:textId="2054A156" w:rsidR="002856E4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2856E4" w:rsidRPr="008019C7">
              <w:rPr>
                <w:rFonts w:ascii="Arial" w:hAnsi="Arial" w:cs="Arial"/>
              </w:rPr>
              <w:t>(</w:t>
            </w:r>
            <w:r w:rsidR="002856E4" w:rsidRPr="008019C7">
              <w:rPr>
                <w:rFonts w:ascii="Arial" w:hAnsi="Arial" w:cs="Arial"/>
                <w:i/>
                <w:iCs/>
              </w:rPr>
              <w:t>E. coli</w:t>
            </w:r>
            <w:r w:rsidR="002856E4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4CD695" w14:textId="77777777" w:rsidR="004F5043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OP50</w:t>
            </w:r>
          </w:p>
          <w:p w14:paraId="0892E65D" w14:textId="56C45063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67C5C1" w14:textId="53D754AE" w:rsidR="009F1708" w:rsidRPr="0008081B" w:rsidRDefault="002856E4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</w:rPr>
              <w:t>CGC</w:t>
            </w:r>
            <w:r w:rsidR="009F1708" w:rsidRPr="0008081B">
              <w:rPr>
                <w:rFonts w:ascii="Arial" w:hAnsi="Arial" w:cs="Arial"/>
              </w:rPr>
              <w:t>.</w:t>
            </w:r>
          </w:p>
          <w:p w14:paraId="069C2C52" w14:textId="07B9C14E" w:rsidR="004F5043" w:rsidRPr="0008081B" w:rsidRDefault="00E006E3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  <w:color w:val="000000"/>
              </w:rPr>
              <w:fldChar w:fldCharType="begin"/>
            </w:r>
            <w:r w:rsidRPr="0008081B">
              <w:rPr>
                <w:rFonts w:ascii="Arial" w:hAnsi="Arial" w:cs="Arial"/>
                <w:color w:val="000000"/>
              </w:rPr>
              <w:instrText xml:space="preserve"> ADDIN EN.CITE &lt;EndNote&gt;&lt;Cite&gt;&lt;Author&gt;Brenner&lt;/Author&gt;&lt;Year&gt;1974&lt;/Year&gt;&lt;RecNum&gt;1&lt;/RecNum&gt;&lt;DisplayText&gt;(Brenner, 1974)&lt;/DisplayText&gt;&lt;record&gt;&lt;rec-number&gt;1&lt;/rec-number&gt;&lt;foreign-keys&gt;&lt;key app="EN" db-id="fv9e5e9whrv902e2s0qp0ssf55fv0szs0wp9" timestamp="0"&gt;1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/titles&gt;&lt;periodical&gt;&lt;full-title&gt;Genetics&lt;/full-title&gt;&lt;abbr-1&gt;Genetics&lt;/abbr-1&gt;&lt;/periodical&gt;&lt;pages&gt;71-94&lt;/pages&gt;&lt;volume&gt;77&lt;/volume&gt;&lt;number&gt;1&lt;/number&gt;&lt;keywords&gt;&lt;keyword&gt;Animal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accession-num&gt;4366476&lt;/accession-num&gt;&lt;urls&gt;&lt;related-urls&gt;&lt;url&gt;http://www.ncbi.nlm.nih.gov/entrez/query.fcgi?cmd=Retrieve&amp;amp;db=PubMed&amp;amp;dopt=Citation&amp;amp;list_uids=4366476&lt;/url&gt;&lt;/related-urls&gt;&lt;/urls&gt;&lt;/record&gt;&lt;/Cite&gt;&lt;/EndNote&gt;</w:instrText>
            </w:r>
            <w:r w:rsidRPr="0008081B">
              <w:rPr>
                <w:rFonts w:ascii="Arial" w:hAnsi="Arial" w:cs="Arial"/>
                <w:color w:val="000000"/>
              </w:rPr>
              <w:fldChar w:fldCharType="separate"/>
            </w:r>
            <w:r w:rsidRPr="0008081B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5" w:tooltip="Brenner, 1974 #1" w:history="1">
              <w:r w:rsidRPr="0008081B">
                <w:rPr>
                  <w:rFonts w:ascii="Arial" w:hAnsi="Arial" w:cs="Arial"/>
                  <w:noProof/>
                  <w:color w:val="000000"/>
                </w:rPr>
                <w:t>Brenner, 1974</w:t>
              </w:r>
            </w:hyperlink>
            <w:r w:rsidRPr="0008081B">
              <w:rPr>
                <w:rFonts w:ascii="Arial" w:hAnsi="Arial" w:cs="Arial"/>
                <w:noProof/>
                <w:color w:val="000000"/>
              </w:rPr>
              <w:t>)</w:t>
            </w:r>
            <w:r w:rsidRPr="0008081B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5CF18C" w14:textId="64B35A1A" w:rsidR="004F5043" w:rsidRPr="008019C7" w:rsidRDefault="00601BCA" w:rsidP="00601BCA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4196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AB64B1" w14:textId="719BBB2D" w:rsidR="004F5043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E. coli </w:t>
            </w:r>
            <w:r w:rsidRPr="008019C7">
              <w:rPr>
                <w:rFonts w:ascii="Arial" w:hAnsi="Arial" w:cs="Arial"/>
              </w:rPr>
              <w:t>B, uracil auxotroph</w:t>
            </w:r>
          </w:p>
        </w:tc>
      </w:tr>
      <w:tr w:rsidR="003F4371" w:rsidRPr="003F4371" w14:paraId="6C7740C6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4F8D3" w14:textId="6E7A9CC3" w:rsidR="004F5043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2856E4" w:rsidRPr="008019C7">
              <w:rPr>
                <w:rFonts w:ascii="Arial" w:hAnsi="Arial" w:cs="Arial"/>
              </w:rPr>
              <w:t>(</w:t>
            </w:r>
            <w:r w:rsidR="002856E4" w:rsidRPr="008019C7">
              <w:rPr>
                <w:rFonts w:ascii="Arial" w:hAnsi="Arial" w:cs="Arial"/>
                <w:i/>
                <w:iCs/>
              </w:rPr>
              <w:t>E. coli</w:t>
            </w:r>
            <w:r w:rsidR="002856E4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2AA638" w14:textId="1AB84247" w:rsidR="004F5043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HT1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DF39D9" w14:textId="7BBB19BD" w:rsidR="009F1708" w:rsidRPr="0008081B" w:rsidRDefault="002856E4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</w:rPr>
              <w:t>CGC</w:t>
            </w:r>
            <w:r w:rsidR="009F1708" w:rsidRPr="0008081B">
              <w:rPr>
                <w:rFonts w:ascii="Arial" w:hAnsi="Arial" w:cs="Arial"/>
              </w:rPr>
              <w:t>.</w:t>
            </w:r>
          </w:p>
          <w:p w14:paraId="60379E04" w14:textId="545E5877" w:rsidR="004F5043" w:rsidRPr="0008081B" w:rsidRDefault="0060684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  <w:color w:val="000000"/>
              </w:rPr>
              <w:fldChar w:fldCharType="begin"/>
            </w:r>
            <w:r w:rsidRPr="0008081B">
              <w:rPr>
                <w:rFonts w:ascii="Arial" w:hAnsi="Arial" w:cs="Arial"/>
                <w:color w:val="000000"/>
              </w:rPr>
              <w:instrText xml:space="preserve"> ADDIN EN.CITE &lt;EndNote&gt;&lt;Cite&gt;&lt;Author&gt;Kamath&lt;/Author&gt;&lt;Year&gt;2001&lt;/Year&gt;&lt;RecNum&gt;15&lt;/RecNum&gt;&lt;DisplayText&gt;(Kamath et al., 2001)&lt;/DisplayText&gt;&lt;record&gt;&lt;rec-number&gt;15&lt;/rec-number&gt;&lt;foreign-keys&gt;&lt;key app="EN" db-id="fv9e5e9whrv902e2s0qp0ssf55fv0szs0wp9" timestamp="0"&gt;15&lt;/key&gt;&lt;/foreign-keys&gt;&lt;ref-type name="Journal Article"&gt;17&lt;/ref-type&gt;&lt;contributors&gt;&lt;authors&gt;&lt;author&gt;Kamath, R. S.&lt;/author&gt;&lt;author&gt;Martinez-Campos, M.&lt;/author&gt;&lt;author&gt;Zipperlen, P.&lt;/author&gt;&lt;author&gt;Fraser, A. G.&lt;/author&gt;&lt;author&gt;Ahringer, J.&lt;/author&gt;&lt;/authors&gt;&lt;/contributors&gt;&lt;auth-address&gt;Wellcome/CRC Institute, University of Cambridge, Tennis Court Road, Cambridge, CB2 1QR, UK.&lt;/auth-address&gt;&lt;titles&gt;&lt;title&gt;Effectiveness of specific RNA-mediated interference through ingested double-stranded RNA in Caenorhabditis elegans&lt;/title&gt;&lt;secondary-title&gt;Genome Biol&lt;/secondary-title&gt;&lt;/titles&gt;&lt;periodical&gt;&lt;full-title&gt;Genome Biol&lt;/full-title&gt;&lt;/periodical&gt;&lt;pages&gt;research2.1-2.10&lt;/pages&gt;&lt;volume&gt;2&lt;/volume&gt;&lt;number&gt;1&lt;/number&gt;&lt;keywords&gt;&lt;keyword&gt;Animal&lt;/keyword&gt;&lt;keyword&gt;Caenorhabditis elegans/drug effects/*genetics&lt;/keyword&gt;&lt;keyword&gt;Comparative Study&lt;/keyword&gt;&lt;keyword&gt;Escherichia coli/genetics&lt;/keyword&gt;&lt;keyword&gt;Genes, Helminth/genetics&lt;/keyword&gt;&lt;keyword&gt;Genetic Vectors/administration &amp;amp; dosage/genetics&lt;/keyword&gt;&lt;keyword&gt;Microinjections&lt;/keyword&gt;&lt;keyword&gt;Phenotype&lt;/keyword&gt;&lt;keyword&gt;RNA, Double-Stranded/administration &amp;amp; dosage/*genetics&lt;/keyword&gt;&lt;keyword&gt;RNA, Helminth/drug effects/genetics/*metabolism&lt;/keyword&gt;&lt;keyword&gt;Support, Non-U.S. Gov&amp;apos;t&lt;/keyword&gt;&lt;keyword&gt;Support, U.S. Gov&amp;apos;t, Non-P.H.S.&lt;/keyword&gt;&lt;keyword&gt;Transfection/methods&lt;/keyword&gt;&lt;keyword&gt;Transformation, Genetic&lt;/keyword&gt;&lt;/keywords&gt;&lt;dates&gt;&lt;year&gt;2001&lt;/year&gt;&lt;/dates&gt;&lt;accession-num&gt;11178279&lt;/accession-num&gt;&lt;urls&gt;&lt;related-urls&gt;&lt;url&gt;http://www.ncbi.nlm.nih.gov/entrez/query.fcgi?cmd=Retrieve&amp;amp;db=PubMed&amp;amp;dopt=Citation&amp;amp;list_uids=11178279&lt;/url&gt;&lt;/related-urls&gt;&lt;/urls&gt;&lt;/record&gt;&lt;/Cite&gt;&lt;/EndNote&gt;</w:instrText>
            </w:r>
            <w:r w:rsidRPr="0008081B">
              <w:rPr>
                <w:rFonts w:ascii="Arial" w:hAnsi="Arial" w:cs="Arial"/>
                <w:color w:val="000000"/>
              </w:rPr>
              <w:fldChar w:fldCharType="separate"/>
            </w:r>
            <w:r w:rsidRPr="0008081B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55" w:tooltip="Kamath, 2001 #15" w:history="1">
              <w:r w:rsidRPr="0008081B">
                <w:rPr>
                  <w:rFonts w:ascii="Arial" w:hAnsi="Arial" w:cs="Arial"/>
                  <w:noProof/>
                  <w:color w:val="000000"/>
                </w:rPr>
                <w:t>Kamath et al., 2001</w:t>
              </w:r>
            </w:hyperlink>
            <w:r w:rsidRPr="0008081B">
              <w:rPr>
                <w:rFonts w:ascii="Arial" w:hAnsi="Arial" w:cs="Arial"/>
                <w:noProof/>
                <w:color w:val="000000"/>
              </w:rPr>
              <w:t>)</w:t>
            </w:r>
            <w:r w:rsidRPr="0008081B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5D9F7" w14:textId="5B4F3FCE" w:rsidR="004F5043" w:rsidRPr="008019C7" w:rsidRDefault="00601BCA" w:rsidP="00601BCA">
            <w:pPr>
              <w:pStyle w:val="NormalWeb"/>
              <w:ind w:left="120" w:right="120"/>
              <w:rPr>
                <w:rFonts w:ascii="Arial" w:hAnsi="Arial" w:cs="Arial"/>
              </w:rPr>
            </w:pPr>
            <w:proofErr w:type="spellStart"/>
            <w:r w:rsidRPr="008019C7">
              <w:rPr>
                <w:rFonts w:ascii="Arial" w:hAnsi="Arial" w:cs="Arial"/>
              </w:rPr>
              <w:t>WormBase</w:t>
            </w:r>
            <w:proofErr w:type="spellEnd"/>
            <w:r w:rsidRPr="008019C7">
              <w:rPr>
                <w:rFonts w:ascii="Arial" w:hAnsi="Arial" w:cs="Arial"/>
              </w:rPr>
              <w:t xml:space="preserve"> ID: WBStrain0004107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1F058" w14:textId="0FB3026B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E. coli </w:t>
            </w:r>
            <w:r w:rsidRPr="008019C7">
              <w:rPr>
                <w:rFonts w:ascii="Arial" w:hAnsi="Arial" w:cs="Arial"/>
              </w:rPr>
              <w:t>B, uracil auxotroph</w:t>
            </w:r>
          </w:p>
          <w:p w14:paraId="6B77C2C0" w14:textId="4053C72A" w:rsidR="004F5043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3F4371" w:rsidRPr="003F4371" w14:paraId="388781F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8425F5" w14:textId="587FB24C" w:rsidR="004F5043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2856E4" w:rsidRPr="008019C7">
              <w:rPr>
                <w:rFonts w:ascii="Arial" w:hAnsi="Arial" w:cs="Arial"/>
              </w:rPr>
              <w:t>(</w:t>
            </w:r>
            <w:r w:rsidR="002856E4" w:rsidRPr="008019C7">
              <w:rPr>
                <w:rFonts w:ascii="Arial" w:hAnsi="Arial" w:cs="Arial"/>
                <w:i/>
                <w:iCs/>
              </w:rPr>
              <w:t>E. coli</w:t>
            </w:r>
            <w:r w:rsidR="002856E4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B0E9DE" w14:textId="7D2A8692" w:rsidR="004F5043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MG165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F5D350" w14:textId="77777777" w:rsidR="00D67548" w:rsidRPr="0008081B" w:rsidRDefault="00D67548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</w:rPr>
              <w:t>James Imlay (University of Illinois, Urbana-Champaign)</w:t>
            </w:r>
          </w:p>
          <w:p w14:paraId="2808B687" w14:textId="235D228D" w:rsidR="004F5043" w:rsidRPr="0008081B" w:rsidRDefault="0008081B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08081B">
              <w:rPr>
                <w:rFonts w:ascii="Arial" w:hAnsi="Arial" w:cs="Arial"/>
                <w:color w:val="000000"/>
              </w:rPr>
              <w:fldChar w:fldCharType="begin"/>
            </w:r>
            <w:r w:rsidRPr="0008081B">
              <w:rPr>
                <w:rFonts w:ascii="Arial" w:hAnsi="Arial" w:cs="Arial"/>
                <w:color w:val="000000"/>
              </w:rPr>
              <w:instrText xml:space="preserve"> ADDIN EN.CITE &lt;EndNote&gt;&lt;Cite&gt;&lt;Author&gt;Seaver&lt;/Author&gt;&lt;Year&gt;2001&lt;/Year&gt;&lt;RecNum&gt;1189&lt;/RecNum&gt;&lt;DisplayText&gt;(Seaver and Imlay, 2001)&lt;/DisplayText&gt;&lt;record&gt;&lt;rec-number&gt;1189&lt;/rec-number&gt;&lt;foreign-keys&gt;&lt;key app="EN" db-id="fv9e5e9whrv902e2s0qp0ssf55fv0szs0wp9" timestamp="1539298571"&gt;1189&lt;/key&gt;&lt;/foreign-keys&gt;&lt;ref-type name="Journal Article"&gt;17&lt;/ref-type&gt;&lt;contributors&gt;&lt;authors&gt;&lt;author&gt;Seaver, L. C.&lt;/author&gt;&lt;author&gt;Imlay, J. A.&lt;/author&gt;&lt;/authors&gt;&lt;/contributors&gt;&lt;auth-address&gt;Department of Microbiology, University of Illinois, Urbana, Illinois 61801, USA.&lt;/auth-address&gt;&lt;titles&gt;&lt;title&gt;Alkyl hydroperoxide reductase is the primary scavenger of endogenous hydrogen peroxide in Escherichia coli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7173-81&lt;/pages&gt;&lt;volume&gt;183&lt;/volume&gt;&lt;number&gt;24&lt;/number&gt;&lt;keywords&gt;&lt;keyword&gt;*Bacterial Proteins&lt;/keyword&gt;&lt;keyword&gt;Catalase/metabolism&lt;/keyword&gt;&lt;keyword&gt;Enzyme Induction&lt;/keyword&gt;&lt;keyword&gt;Escherichia coli/growth &amp;amp; development/*metabolism&lt;/keyword&gt;&lt;keyword&gt;Hydrogen Peroxide/*metabolism/toxicity&lt;/keyword&gt;&lt;keyword&gt;Peroxidases/biosynthesis/genetics/*metabolism&lt;/keyword&gt;&lt;keyword&gt;Peroxiredoxins&lt;/keyword&gt;&lt;/keywords&gt;&lt;dates&gt;&lt;year&gt;2001&lt;/year&gt;&lt;pub-dates&gt;&lt;date&gt;Dec&lt;/date&gt;&lt;/pub-dates&gt;&lt;/dates&gt;&lt;isbn&gt;0021-9193 (Print)&amp;#xD;0021-9193 (Linking)&lt;/isbn&gt;&lt;accession-num&gt;11717276&lt;/accession-num&gt;&lt;urls&gt;&lt;related-urls&gt;&lt;url&gt;http://www.ncbi.nlm.nih.gov/pubmed/11717276&lt;/url&gt;&lt;/related-urls&gt;&lt;/urls&gt;&lt;custom2&gt;95566&lt;/custom2&gt;&lt;electronic-resource-num&gt;10.1128/JB.183.24.7173-7181.2001&lt;/electronic-resource-num&gt;&lt;/record&gt;&lt;/Cite&gt;&lt;/EndNote&gt;</w:instrText>
            </w:r>
            <w:r w:rsidRPr="0008081B">
              <w:rPr>
                <w:rFonts w:ascii="Arial" w:hAnsi="Arial" w:cs="Arial"/>
                <w:color w:val="000000"/>
              </w:rPr>
              <w:fldChar w:fldCharType="separate"/>
            </w:r>
            <w:r w:rsidRPr="0008081B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06" w:tooltip="Seaver, 2001 #1189" w:history="1">
              <w:r w:rsidRPr="0008081B">
                <w:rPr>
                  <w:rFonts w:ascii="Arial" w:hAnsi="Arial" w:cs="Arial"/>
                  <w:noProof/>
                  <w:color w:val="000000"/>
                </w:rPr>
                <w:t>Seaver and Imlay, 2001</w:t>
              </w:r>
            </w:hyperlink>
            <w:r w:rsidRPr="0008081B">
              <w:rPr>
                <w:rFonts w:ascii="Arial" w:hAnsi="Arial" w:cs="Arial"/>
                <w:noProof/>
                <w:color w:val="000000"/>
              </w:rPr>
              <w:t>)</w:t>
            </w:r>
            <w:r w:rsidRPr="0008081B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4F1A74" w14:textId="41C26749" w:rsidR="004F5043" w:rsidRPr="008019C7" w:rsidRDefault="009F1708" w:rsidP="00601BCA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E. c</w:t>
            </w:r>
            <w:r w:rsidR="00601BCA" w:rsidRPr="008019C7">
              <w:rPr>
                <w:rFonts w:ascii="Arial" w:hAnsi="Arial" w:cs="Arial"/>
                <w:i/>
                <w:iCs/>
              </w:rPr>
              <w:t>oli</w:t>
            </w:r>
            <w:r w:rsidR="00601BCA" w:rsidRPr="008019C7">
              <w:rPr>
                <w:rFonts w:ascii="Arial" w:hAnsi="Arial" w:cs="Arial"/>
              </w:rPr>
              <w:t xml:space="preserve"> Genetic Stock Center #: 630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AB28C8" w14:textId="404826A5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E. coli </w:t>
            </w:r>
            <w:r w:rsidRPr="008019C7">
              <w:rPr>
                <w:rFonts w:ascii="Arial" w:hAnsi="Arial" w:cs="Arial"/>
              </w:rPr>
              <w:t>K12 F</w:t>
            </w:r>
            <w:r w:rsidRPr="008019C7">
              <w:rPr>
                <w:rFonts w:ascii="Arial" w:hAnsi="Arial" w:cs="Arial"/>
                <w:vertAlign w:val="superscript"/>
              </w:rPr>
              <w:t>-</w:t>
            </w:r>
            <w:r w:rsidRPr="008019C7">
              <w:rPr>
                <w:rFonts w:ascii="Arial" w:hAnsi="Arial" w:cs="Arial"/>
              </w:rPr>
              <w:t xml:space="preserve"> wild type</w:t>
            </w:r>
          </w:p>
          <w:p w14:paraId="02B6C3F0" w14:textId="6701C29F" w:rsidR="004F5043" w:rsidRPr="008019C7" w:rsidRDefault="004F504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3F4371" w:rsidRPr="003F4371" w14:paraId="1D915E97" w14:textId="77777777" w:rsidTr="00C706E1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9C6366" w14:textId="761B5CE5" w:rsidR="002856E4" w:rsidRPr="008019C7" w:rsidRDefault="0081366F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rain, strain background</w:t>
            </w:r>
            <w:r w:rsidR="002856E4" w:rsidRPr="008019C7">
              <w:rPr>
                <w:rFonts w:ascii="Arial" w:hAnsi="Arial" w:cs="Arial"/>
              </w:rPr>
              <w:t>(</w:t>
            </w:r>
            <w:r w:rsidR="002856E4" w:rsidRPr="008019C7">
              <w:rPr>
                <w:rFonts w:ascii="Arial" w:hAnsi="Arial" w:cs="Arial"/>
                <w:i/>
                <w:iCs/>
              </w:rPr>
              <w:t>E. coli</w:t>
            </w:r>
            <w:r w:rsidR="002856E4" w:rsidRPr="008019C7">
              <w:rPr>
                <w:rFonts w:ascii="Arial" w:hAnsi="Arial" w:cs="Arial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9DEF0A" w14:textId="56874D80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JI37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1161CE" w14:textId="3E15251F" w:rsidR="00023829" w:rsidRPr="004209EA" w:rsidRDefault="004E5A92" w:rsidP="00023829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4209EA">
              <w:rPr>
                <w:rFonts w:ascii="Arial" w:hAnsi="Arial" w:cs="Arial"/>
              </w:rPr>
              <w:t>James Imlay (University of Illinois, Urbana-Champaign)</w:t>
            </w:r>
          </w:p>
          <w:p w14:paraId="2DE801D7" w14:textId="14DFAB63" w:rsidR="002856E4" w:rsidRPr="004209EA" w:rsidRDefault="0008081B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4209EA">
              <w:rPr>
                <w:rFonts w:ascii="Arial" w:hAnsi="Arial" w:cs="Arial"/>
                <w:color w:val="000000"/>
              </w:rPr>
              <w:fldChar w:fldCharType="begin"/>
            </w:r>
            <w:r w:rsidRPr="004209EA">
              <w:rPr>
                <w:rFonts w:ascii="Arial" w:hAnsi="Arial" w:cs="Arial"/>
                <w:color w:val="000000"/>
              </w:rPr>
              <w:instrText xml:space="preserve"> ADDIN EN.CITE &lt;EndNote&gt;&lt;Cite&gt;&lt;Author&gt;Seaver&lt;/Author&gt;&lt;Year&gt;2001&lt;/Year&gt;&lt;RecNum&gt;1189&lt;/RecNum&gt;&lt;DisplayText&gt;(Seaver and Imlay, 2001)&lt;/DisplayText&gt;&lt;record&gt;&lt;rec-number&gt;1189&lt;/rec-number&gt;&lt;foreign-keys&gt;&lt;key app="EN" db-id="fv9e5e9whrv902e2s0qp0ssf55fv0szs0wp9" timestamp="1539298571"&gt;1189&lt;/key&gt;&lt;/foreign-keys&gt;&lt;ref-type name="Journal Article"&gt;17&lt;/ref-type&gt;&lt;contributors&gt;&lt;authors&gt;&lt;author&gt;Seaver, L. C.&lt;/author&gt;&lt;author&gt;Imlay, J. A.&lt;/author&gt;&lt;/authors&gt;&lt;/contributors&gt;&lt;auth-address&gt;Department of Microbiology, University of Illinois, Urbana, Illinois 61801, USA.&lt;/auth-address&gt;&lt;titles&gt;&lt;title&gt;Alkyl hydroperoxide reductase is the primary scavenger of endogenous hydrogen peroxide in Escherichia coli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7173-81&lt;/pages&gt;&lt;volume&gt;183&lt;/volume&gt;&lt;number&gt;24&lt;/number&gt;&lt;keywords&gt;&lt;keyword&gt;*Bacterial Proteins&lt;/keyword&gt;&lt;keyword&gt;Catalase/metabolism&lt;/keyword&gt;&lt;keyword&gt;Enzyme Induction&lt;/keyword&gt;&lt;keyword&gt;Escherichia coli/growth &amp;amp; development/*metabolism&lt;/keyword&gt;&lt;keyword&gt;Hydrogen Peroxide/*metabolism/toxicity&lt;/keyword&gt;&lt;keyword&gt;Peroxidases/biosynthesis/genetics/*metabolism&lt;/keyword&gt;&lt;keyword&gt;Peroxiredoxins&lt;/keyword&gt;&lt;/keywords&gt;&lt;dates&gt;&lt;year&gt;2001&lt;/year&gt;&lt;pub-dates&gt;&lt;date&gt;Dec&lt;/date&gt;&lt;/pub-dates&gt;&lt;/dates&gt;&lt;isbn&gt;0021-9193 (Print)&amp;#xD;0021-9193 (Linking)&lt;/isbn&gt;&lt;accession-num&gt;11717276&lt;/accession-num&gt;&lt;urls&gt;&lt;related-urls&gt;&lt;url&gt;http://www.ncbi.nlm.nih.gov/pubmed/11717276&lt;/url&gt;&lt;/related-urls&gt;&lt;/urls&gt;&lt;custom2&gt;95566&lt;/custom2&gt;&lt;electronic-resource-num&gt;10.1128/JB.183.24.7173-7181.2001&lt;/electronic-resource-num&gt;&lt;/record&gt;&lt;/Cite&gt;&lt;/EndNote&gt;</w:instrText>
            </w:r>
            <w:r w:rsidRPr="004209EA">
              <w:rPr>
                <w:rFonts w:ascii="Arial" w:hAnsi="Arial" w:cs="Arial"/>
                <w:color w:val="000000"/>
              </w:rPr>
              <w:fldChar w:fldCharType="separate"/>
            </w:r>
            <w:r w:rsidRPr="004209EA">
              <w:rPr>
                <w:rFonts w:ascii="Arial" w:hAnsi="Arial" w:cs="Arial"/>
                <w:noProof/>
                <w:color w:val="000000"/>
              </w:rPr>
              <w:t>(</w:t>
            </w:r>
            <w:hyperlink w:anchor="_ENREF_106" w:tooltip="Seaver, 2001 #1189" w:history="1">
              <w:r w:rsidRPr="004209EA">
                <w:rPr>
                  <w:rFonts w:ascii="Arial" w:hAnsi="Arial" w:cs="Arial"/>
                  <w:noProof/>
                  <w:color w:val="000000"/>
                </w:rPr>
                <w:t>Seaver and Imlay, 2001</w:t>
              </w:r>
            </w:hyperlink>
            <w:r w:rsidRPr="004209EA">
              <w:rPr>
                <w:rFonts w:ascii="Arial" w:hAnsi="Arial" w:cs="Arial"/>
                <w:noProof/>
                <w:color w:val="000000"/>
              </w:rPr>
              <w:t>)</w:t>
            </w:r>
            <w:r w:rsidRPr="004209EA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9B5937" w14:textId="77777777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CF59AD" w14:textId="1AB01ED6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enotype: </w:t>
            </w:r>
            <w:r w:rsidRPr="008019C7">
              <w:rPr>
                <w:rFonts w:ascii="Arial" w:hAnsi="Arial" w:cs="Arial"/>
                <w:i/>
                <w:iCs/>
              </w:rPr>
              <w:t xml:space="preserve">E. coli </w:t>
            </w:r>
            <w:r w:rsidRPr="008019C7">
              <w:rPr>
                <w:rFonts w:ascii="Arial" w:hAnsi="Arial" w:cs="Arial"/>
              </w:rPr>
              <w:t xml:space="preserve">MG1655 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ahpCF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katG</w:t>
            </w:r>
            <w:proofErr w:type="spellEnd"/>
            <w:r w:rsidRPr="008019C7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 w:rsidRPr="008019C7">
              <w:rPr>
                <w:rFonts w:ascii="Arial" w:hAnsi="Arial" w:cs="Arial"/>
                <w:i/>
                <w:iCs/>
              </w:rPr>
              <w:t>katE</w:t>
            </w:r>
            <w:proofErr w:type="spellEnd"/>
          </w:p>
          <w:p w14:paraId="3ABA7117" w14:textId="74ED44F7" w:rsidR="002856E4" w:rsidRPr="008019C7" w:rsidRDefault="002856E4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3F4371" w:rsidRPr="003F4371" w14:paraId="2056FF05" w14:textId="77777777" w:rsidTr="002A330B">
        <w:trPr>
          <w:trHeight w:val="24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2CFE94" w14:textId="0C6B0C88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2F4BBC" w14:textId="44F3B9E1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tl-1</w:t>
            </w:r>
            <w:r w:rsidRPr="008019C7">
              <w:rPr>
                <w:rFonts w:ascii="Arial" w:hAnsi="Arial" w:cs="Arial"/>
              </w:rPr>
              <w:t xml:space="preserve"> RT-PCR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792837" w14:textId="42E9EE52" w:rsidR="004E2333" w:rsidRPr="004209EA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  <w:r w:rsidR="005440B4">
              <w:rPr>
                <w:rFonts w:ascii="Arial" w:hAnsi="Arial" w:cs="Arial"/>
              </w:rPr>
              <w:t>.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8934F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08028E" w14:textId="42D9EA86" w:rsidR="004E2333" w:rsidRPr="008019C7" w:rsidRDefault="004E2333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TCCATTTCAAGCCTGCTC</w:t>
            </w:r>
          </w:p>
        </w:tc>
      </w:tr>
      <w:tr w:rsidR="003F4371" w:rsidRPr="003F4371" w14:paraId="30A47432" w14:textId="77777777" w:rsidTr="002A330B">
        <w:trPr>
          <w:trHeight w:val="24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EC6AF4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CFBFD2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FEC96F" w14:textId="77777777" w:rsidR="004E2333" w:rsidRPr="004209EA" w:rsidRDefault="004E2333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82819D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B33928" w14:textId="38AD05B5" w:rsidR="004E2333" w:rsidRPr="008019C7" w:rsidRDefault="004E2333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TAGTCTGGATCCGAAGAGG</w:t>
            </w:r>
          </w:p>
        </w:tc>
      </w:tr>
      <w:tr w:rsidR="003F4371" w:rsidRPr="003F4371" w14:paraId="4DE824D2" w14:textId="77777777" w:rsidTr="005459E3">
        <w:trPr>
          <w:trHeight w:val="24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851512" w14:textId="402D95B6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862B22" w14:textId="5539CE3C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rpl-32</w:t>
            </w:r>
            <w:r w:rsidRPr="008019C7">
              <w:rPr>
                <w:rFonts w:ascii="Arial" w:hAnsi="Arial" w:cs="Arial"/>
              </w:rPr>
              <w:t xml:space="preserve"> RT-PCR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3177CA" w14:textId="3CFDD14C" w:rsidR="004E2333" w:rsidRPr="004209EA" w:rsidRDefault="004209EA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4209EA">
              <w:rPr>
                <w:rFonts w:ascii="Arial" w:hAnsi="Arial" w:cs="Arial"/>
              </w:rPr>
              <w:fldChar w:fldCharType="begin">
                <w:fldData xml:space="preserve">PEVuZE5vdGU+PENpdGU+PEF1dGhvcj5BbXJpdDwvQXV0aG9yPjxZZWFyPjIwMTk8L1llYXI+PFJl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</w:fldData>
              </w:fldChar>
            </w:r>
            <w:r w:rsidRPr="004209EA">
              <w:rPr>
                <w:rFonts w:ascii="Arial" w:hAnsi="Arial" w:cs="Arial"/>
              </w:rPr>
              <w:instrText xml:space="preserve"> ADDIN EN.CITE </w:instrText>
            </w:r>
            <w:r w:rsidRPr="004209EA">
              <w:rPr>
                <w:rFonts w:ascii="Arial" w:hAnsi="Arial" w:cs="Arial"/>
              </w:rPr>
              <w:fldChar w:fldCharType="begin">
                <w:fldData xml:space="preserve">PEVuZE5vdGU+PENpdGU+PEF1dGhvcj5BbXJpdDwvQXV0aG9yPjxZZWFyPjIwMTk8L1llYXI+PFJl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</w:fldData>
              </w:fldChar>
            </w:r>
            <w:r w:rsidRPr="004209EA">
              <w:rPr>
                <w:rFonts w:ascii="Arial" w:hAnsi="Arial" w:cs="Arial"/>
              </w:rPr>
              <w:instrText xml:space="preserve"> ADDIN EN.CITE.DATA </w:instrText>
            </w:r>
            <w:r w:rsidRPr="004209EA">
              <w:rPr>
                <w:rFonts w:ascii="Arial" w:hAnsi="Arial" w:cs="Arial"/>
              </w:rPr>
            </w:r>
            <w:r w:rsidRPr="004209EA">
              <w:rPr>
                <w:rFonts w:ascii="Arial" w:hAnsi="Arial" w:cs="Arial"/>
              </w:rPr>
              <w:fldChar w:fldCharType="end"/>
            </w:r>
            <w:r w:rsidRPr="004209EA">
              <w:rPr>
                <w:rFonts w:ascii="Arial" w:hAnsi="Arial" w:cs="Arial"/>
              </w:rPr>
            </w:r>
            <w:r w:rsidRPr="004209EA">
              <w:rPr>
                <w:rFonts w:ascii="Arial" w:hAnsi="Arial" w:cs="Arial"/>
              </w:rPr>
              <w:fldChar w:fldCharType="separate"/>
            </w:r>
            <w:r w:rsidRPr="004209EA">
              <w:rPr>
                <w:rFonts w:ascii="Arial" w:hAnsi="Arial" w:cs="Arial"/>
                <w:noProof/>
              </w:rPr>
              <w:t>(</w:t>
            </w:r>
            <w:hyperlink w:anchor="_ENREF_2" w:tooltip="Amrit, 2019 #1338" w:history="1">
              <w:r w:rsidRPr="004209EA">
                <w:rPr>
                  <w:rFonts w:ascii="Arial" w:hAnsi="Arial" w:cs="Arial"/>
                  <w:noProof/>
                </w:rPr>
                <w:t>Amrit et al., 2019</w:t>
              </w:r>
            </w:hyperlink>
            <w:r w:rsidRPr="004209EA">
              <w:rPr>
                <w:rFonts w:ascii="Arial" w:hAnsi="Arial" w:cs="Arial"/>
                <w:noProof/>
              </w:rPr>
              <w:t>)</w:t>
            </w:r>
            <w:r w:rsidRPr="004209EA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CD6251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418069" w14:textId="7BF26A3A" w:rsidR="004E2333" w:rsidRPr="008019C7" w:rsidRDefault="004E2333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GATTTGGACATGCTCCTC</w:t>
            </w:r>
          </w:p>
        </w:tc>
      </w:tr>
      <w:tr w:rsidR="003F4371" w:rsidRPr="003F4371" w14:paraId="2F996529" w14:textId="77777777" w:rsidTr="005459E3">
        <w:trPr>
          <w:trHeight w:val="24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62C685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669C89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8FDA6F" w14:textId="77777777" w:rsidR="004E2333" w:rsidRPr="004209EA" w:rsidRDefault="004E2333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BBA3AD" w14:textId="77777777" w:rsidR="004E2333" w:rsidRPr="008019C7" w:rsidRDefault="004E2333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82E509" w14:textId="07589B62" w:rsidR="004E2333" w:rsidRPr="008019C7" w:rsidRDefault="004E2333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ATTCCCTTGCGGCTCTT</w:t>
            </w:r>
          </w:p>
        </w:tc>
      </w:tr>
      <w:tr w:rsidR="003F4371" w:rsidRPr="003F4371" w14:paraId="012E1461" w14:textId="77777777" w:rsidTr="00C706E1">
        <w:trPr>
          <w:trHeight w:val="33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0AFDD" w14:textId="175745EC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A77625" w14:textId="4D79B2BE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daf-3(mgDf90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6C4081" w14:textId="4BC590A9" w:rsidR="001F52E0" w:rsidRPr="004209EA" w:rsidRDefault="00D9373C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4209EA">
              <w:rPr>
                <w:rFonts w:ascii="Arial" w:hAnsi="Arial" w:cs="Arial"/>
              </w:rPr>
              <w:t xml:space="preserve">Protocol from </w:t>
            </w:r>
            <w:r w:rsidR="00AD5E8A" w:rsidRPr="004209EA">
              <w:rPr>
                <w:rFonts w:ascii="Arial" w:hAnsi="Arial" w:cs="Arial"/>
              </w:rPr>
              <w:t>Kaveh Ashrafi (</w:t>
            </w:r>
            <w:proofErr w:type="spellStart"/>
            <w:r w:rsidR="00AD5E8A" w:rsidRPr="004209EA">
              <w:rPr>
                <w:rFonts w:ascii="Arial" w:hAnsi="Arial" w:cs="Arial"/>
              </w:rPr>
              <w:t>Universtiy</w:t>
            </w:r>
            <w:proofErr w:type="spellEnd"/>
            <w:r w:rsidR="00AD5E8A" w:rsidRPr="004209EA">
              <w:rPr>
                <w:rFonts w:ascii="Arial" w:hAnsi="Arial" w:cs="Arial"/>
              </w:rPr>
              <w:t xml:space="preserve"> of California, San Francisco)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F3979D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0C3A87" w14:textId="2F1109A6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AACGCGTCATGTGGACCAC</w:t>
            </w:r>
          </w:p>
        </w:tc>
      </w:tr>
      <w:tr w:rsidR="003F4371" w:rsidRPr="003F4371" w14:paraId="04AB3936" w14:textId="77777777" w:rsidTr="00C706E1">
        <w:trPr>
          <w:trHeight w:val="334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A4843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325F5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93E5F8" w14:textId="77777777" w:rsidR="001F52E0" w:rsidRPr="004209EA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EA3D3F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3C984A" w14:textId="392FB3CA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CCCTCATGCCTACTGTCAG</w:t>
            </w:r>
          </w:p>
        </w:tc>
      </w:tr>
      <w:tr w:rsidR="003F4371" w:rsidRPr="003F4371" w14:paraId="407D39B8" w14:textId="77777777" w:rsidTr="00C706E1">
        <w:trPr>
          <w:trHeight w:val="16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ECFD30" w14:textId="0AAC4D9E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9FB65" w14:textId="0473797C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daf-1(m40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D5ED8D" w14:textId="7C95E148" w:rsidR="00B53571" w:rsidRPr="004209EA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  <w:r w:rsidR="00B10EC5" w:rsidRPr="004209EA">
              <w:rPr>
                <w:rFonts w:ascii="Arial" w:hAnsi="Arial" w:cs="Arial"/>
              </w:rPr>
              <w:t>.</w:t>
            </w:r>
          </w:p>
          <w:p w14:paraId="13D83530" w14:textId="77777777" w:rsidR="00B53571" w:rsidRPr="004209EA" w:rsidRDefault="00B5357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  <w:p w14:paraId="42EE2D2E" w14:textId="22C1E0B3" w:rsidR="001F52E0" w:rsidRPr="004209EA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4209EA">
              <w:rPr>
                <w:rFonts w:ascii="Arial" w:hAnsi="Arial" w:cs="Arial"/>
              </w:rPr>
              <w:t>Tsp45I from</w:t>
            </w:r>
            <w:r w:rsidR="00C30424" w:rsidRPr="004209EA">
              <w:rPr>
                <w:rFonts w:ascii="Arial" w:hAnsi="Arial" w:cs="Arial"/>
              </w:rPr>
              <w:t xml:space="preserve"> New England </w:t>
            </w:r>
            <w:proofErr w:type="spellStart"/>
            <w:r w:rsidR="00C30424" w:rsidRPr="004209EA">
              <w:rPr>
                <w:rFonts w:ascii="Arial" w:hAnsi="Arial" w:cs="Arial"/>
              </w:rPr>
              <w:t>BioLabs</w:t>
            </w:r>
            <w:proofErr w:type="spellEnd"/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480F3C" w14:textId="4A0B4C54" w:rsidR="001F52E0" w:rsidRPr="008019C7" w:rsidRDefault="001F52E0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lastRenderedPageBreak/>
              <w:t>Tsp45I cat #:</w:t>
            </w:r>
            <w:r w:rsidR="00C30424" w:rsidRPr="008019C7">
              <w:rPr>
                <w:rFonts w:ascii="Arial" w:hAnsi="Arial" w:cs="Arial"/>
              </w:rPr>
              <w:t xml:space="preserve"> R0583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D3C40" w14:textId="572B83FF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AGACGATCATCCACTTGGTAAG</w:t>
            </w:r>
          </w:p>
        </w:tc>
      </w:tr>
      <w:tr w:rsidR="003F4371" w:rsidRPr="003F4371" w14:paraId="1732934E" w14:textId="77777777" w:rsidTr="00C706E1">
        <w:trPr>
          <w:trHeight w:val="165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622905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CC7C8E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D34853" w14:textId="77777777" w:rsidR="001F52E0" w:rsidRPr="004209EA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8A71FE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43EEF2" w14:textId="6A841930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AATCTTCCGGACCAACTCTAC</w:t>
            </w:r>
          </w:p>
        </w:tc>
      </w:tr>
      <w:tr w:rsidR="003F4371" w:rsidRPr="003F4371" w14:paraId="3498C52B" w14:textId="77777777" w:rsidTr="00C706E1">
        <w:trPr>
          <w:trHeight w:val="165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49E591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F89110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E20528" w14:textId="77777777" w:rsidR="001F52E0" w:rsidRPr="004209EA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EC8A0D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78E93E" w14:textId="7FB0A0B0" w:rsidR="001F52E0" w:rsidRPr="008019C7" w:rsidRDefault="001F52E0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sp45I digestion</w:t>
            </w:r>
          </w:p>
        </w:tc>
      </w:tr>
      <w:tr w:rsidR="003F4371" w:rsidRPr="003F4371" w14:paraId="1A576167" w14:textId="77777777" w:rsidTr="00C706E1">
        <w:trPr>
          <w:trHeight w:val="33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FDE88B" w14:textId="0F2A4D70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CEE3C1" w14:textId="06A385EF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daf-7(ok3125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0432FC" w14:textId="50B9BADC" w:rsidR="001F52E0" w:rsidRPr="004209EA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24DF83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9F88FF" w14:textId="2E7C1EB7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TCTTCACTCCCGGTGTTTATCT</w:t>
            </w:r>
          </w:p>
        </w:tc>
      </w:tr>
      <w:tr w:rsidR="003F4371" w:rsidRPr="003F4371" w14:paraId="328585C4" w14:textId="77777777" w:rsidTr="00C706E1">
        <w:trPr>
          <w:trHeight w:val="334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4A4A33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0D8C46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CB3C1C" w14:textId="77777777" w:rsidR="001F52E0" w:rsidRPr="008019C7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CDE08D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2C6E05" w14:textId="2CFAD6A5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TCAGGATTGGAGACTTTGTGAG</w:t>
            </w:r>
          </w:p>
        </w:tc>
      </w:tr>
      <w:tr w:rsidR="003F4371" w:rsidRPr="003F4371" w14:paraId="69103F27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ABBC97" w14:textId="64E98D83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6EA918" w14:textId="697BB653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tdc-1(ok914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59FF6C" w14:textId="682A1AC2" w:rsidR="001F52E0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A895E6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8B4CDB" w14:textId="06E8321C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ACGGTGCATTTTTCAGGAC </w:t>
            </w:r>
          </w:p>
        </w:tc>
      </w:tr>
      <w:tr w:rsidR="003F4371" w:rsidRPr="003F4371" w14:paraId="295BC12D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1B33A2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98890B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CE57DE" w14:textId="77777777" w:rsidR="001F52E0" w:rsidRPr="008019C7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0DB6A4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248700" w14:textId="179A138C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GACGTTGAGAATGCGAAAT </w:t>
            </w:r>
          </w:p>
        </w:tc>
      </w:tr>
      <w:tr w:rsidR="003F4371" w:rsidRPr="003F4371" w14:paraId="3CDBA797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0E9B56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6A10BB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108B47" w14:textId="77777777" w:rsidR="001F52E0" w:rsidRPr="008019C7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BC2F96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7A4CA9" w14:textId="3876EB89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AATGGTTTACGGGCTTGG </w:t>
            </w:r>
          </w:p>
        </w:tc>
      </w:tr>
      <w:tr w:rsidR="003F4371" w:rsidRPr="003F4371" w14:paraId="2D9169C2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92E89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3B2013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A5EBB" w14:textId="77777777" w:rsidR="001F52E0" w:rsidRPr="008019C7" w:rsidRDefault="001F52E0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210002" w14:textId="77777777" w:rsidR="001F52E0" w:rsidRPr="008019C7" w:rsidRDefault="001F52E0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09F890" w14:textId="07DA180C" w:rsidR="001F52E0" w:rsidRPr="008019C7" w:rsidRDefault="001F52E0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TGGTTGGCCATGTTGAGAT</w:t>
            </w:r>
          </w:p>
        </w:tc>
      </w:tr>
      <w:tr w:rsidR="003F4371" w:rsidRPr="003F4371" w14:paraId="4162E632" w14:textId="77777777" w:rsidTr="00C706E1">
        <w:trPr>
          <w:trHeight w:val="223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805038" w14:textId="6EE6D3E5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92353B" w14:textId="52E2070B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eat-2(ad1116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275C17" w14:textId="434A530E" w:rsidR="00DD645F" w:rsidRPr="008019C7" w:rsidRDefault="00C53E16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Protocol from Joy Alcedo (Wayne State University)</w:t>
            </w:r>
          </w:p>
          <w:p w14:paraId="7210FDCF" w14:textId="3D8771D9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Hpy188I from</w:t>
            </w:r>
            <w:r w:rsidR="00C30424" w:rsidRPr="008019C7">
              <w:rPr>
                <w:rFonts w:ascii="Arial" w:hAnsi="Arial" w:cs="Arial"/>
              </w:rPr>
              <w:t xml:space="preserve"> New England </w:t>
            </w:r>
            <w:proofErr w:type="spellStart"/>
            <w:r w:rsidR="00C30424" w:rsidRPr="008019C7">
              <w:rPr>
                <w:rFonts w:ascii="Arial" w:hAnsi="Arial" w:cs="Arial"/>
              </w:rPr>
              <w:t>BioLabs</w:t>
            </w:r>
            <w:proofErr w:type="spellEnd"/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E5E530" w14:textId="28637CDE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Hpy188I cat #:</w:t>
            </w:r>
            <w:r w:rsidR="00C30424" w:rsidRPr="008019C7">
              <w:rPr>
                <w:rFonts w:ascii="Arial" w:hAnsi="Arial" w:cs="Arial"/>
              </w:rPr>
              <w:t xml:space="preserve"> R0617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9626FF" w14:textId="771F8E6B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GAGCCACTTAGGACACC </w:t>
            </w:r>
          </w:p>
        </w:tc>
      </w:tr>
      <w:tr w:rsidR="003F4371" w:rsidRPr="003F4371" w14:paraId="35FA648B" w14:textId="77777777" w:rsidTr="00C706E1">
        <w:trPr>
          <w:trHeight w:val="223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F8D549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B3FD0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6BF6C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right="120"/>
              <w:rPr>
                <w:rFonts w:ascii="Arial" w:eastAsiaTheme="minorEastAsia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E7704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CA7BC1" w14:textId="024457D6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CACACTATCTTTCTACCAC</w:t>
            </w:r>
          </w:p>
        </w:tc>
      </w:tr>
      <w:tr w:rsidR="003F4371" w:rsidRPr="003F4371" w14:paraId="5852523F" w14:textId="77777777" w:rsidTr="00C706E1">
        <w:trPr>
          <w:trHeight w:val="223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F002A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A1EE6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4387F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right="120"/>
              <w:rPr>
                <w:rFonts w:ascii="Arial" w:eastAsiaTheme="minorEastAsia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C3B81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7A2E62" w14:textId="254BAC61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Hpy188I digestion</w:t>
            </w:r>
          </w:p>
        </w:tc>
      </w:tr>
      <w:tr w:rsidR="003F4371" w:rsidRPr="003F4371" w14:paraId="0DC02392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F93225" w14:textId="285BFB51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05865D" w14:textId="306CFEEE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tbh-1(ok1196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007E38" w14:textId="2FFA0DB3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F6FB6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17FFE1" w14:textId="5865140B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AGCAGGATCAGGAGCACAT </w:t>
            </w:r>
          </w:p>
        </w:tc>
      </w:tr>
      <w:tr w:rsidR="003F4371" w:rsidRPr="003F4371" w14:paraId="0F9D7D8C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5790D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5D2DE6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B6B28F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ED084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62FD55" w14:textId="79DC3E1B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TGAGAAGTGCCGTTGCTCT </w:t>
            </w:r>
          </w:p>
        </w:tc>
      </w:tr>
      <w:tr w:rsidR="003F4371" w:rsidRPr="003F4371" w14:paraId="33383CBC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E62B4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16AD8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0B6451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4363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70BE10" w14:textId="31AF60E3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CATGTCATTGATGGCTGGAC </w:t>
            </w:r>
          </w:p>
        </w:tc>
      </w:tr>
      <w:tr w:rsidR="003F4371" w:rsidRPr="003F4371" w14:paraId="72073EAC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7ED8BC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4D4F0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DCC7BD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E74021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93FABF" w14:textId="1AB16C6B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AACGCCAGTTGGTTGATTT</w:t>
            </w:r>
          </w:p>
        </w:tc>
      </w:tr>
      <w:tr w:rsidR="003F4371" w:rsidRPr="003F4371" w14:paraId="6B504DB8" w14:textId="77777777" w:rsidTr="00C706E1">
        <w:trPr>
          <w:trHeight w:val="33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CE07A3" w14:textId="6BC52778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07D401" w14:textId="3C88C5E6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daf-2(e1370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5CF165" w14:textId="100809D9" w:rsidR="00AD5E8A" w:rsidRPr="008019C7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A59106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B96B26" w14:textId="53E61B77" w:rsidR="00AD5E8A" w:rsidRPr="008019C7" w:rsidRDefault="00AD5E8A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CACCTCATCATTACTCAAACCAATATAGGG </w:t>
            </w:r>
          </w:p>
        </w:tc>
      </w:tr>
      <w:tr w:rsidR="003F4371" w:rsidRPr="003F4371" w14:paraId="6EE4CEB2" w14:textId="77777777" w:rsidTr="00C91514">
        <w:trPr>
          <w:trHeight w:val="165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526057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46E384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9306BC" w14:textId="77777777" w:rsidR="00AD5E8A" w:rsidRPr="008019C7" w:rsidRDefault="00AD5E8A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63495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CC339D" w14:textId="2C73EC7E" w:rsidR="00AD5E8A" w:rsidRPr="008019C7" w:rsidRDefault="00AD5E8A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ATGAAATGGTTACACTCGGTGCTCCGT</w:t>
            </w:r>
          </w:p>
        </w:tc>
      </w:tr>
      <w:tr w:rsidR="003F4371" w:rsidRPr="003F4371" w14:paraId="375B72DE" w14:textId="77777777" w:rsidTr="00C91514">
        <w:trPr>
          <w:trHeight w:val="165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90A595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D1322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43B633" w14:textId="77777777" w:rsidR="00AD5E8A" w:rsidRPr="008019C7" w:rsidRDefault="00AD5E8A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B19ADE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8F1669" w14:textId="66877583" w:rsidR="00AD5E8A" w:rsidRPr="008019C7" w:rsidRDefault="00AD5E8A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GTGAGTATCTCCAGCACATTTTCATCA</w:t>
            </w:r>
          </w:p>
        </w:tc>
      </w:tr>
      <w:tr w:rsidR="003F4371" w:rsidRPr="003F4371" w14:paraId="2C197796" w14:textId="77777777" w:rsidTr="00C706E1">
        <w:trPr>
          <w:trHeight w:val="165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527561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6DF60F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8585E7" w14:textId="77777777" w:rsidR="00AD5E8A" w:rsidRPr="008019C7" w:rsidRDefault="00AD5E8A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6EAA56" w14:textId="77777777" w:rsidR="00AD5E8A" w:rsidRPr="008019C7" w:rsidRDefault="00AD5E8A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8980A7" w14:textId="61020DB2" w:rsidR="00AD5E8A" w:rsidRPr="008019C7" w:rsidRDefault="00AD5E8A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GGAATGGCTCGTGATCTATTCTATCAT</w:t>
            </w:r>
          </w:p>
        </w:tc>
      </w:tr>
      <w:tr w:rsidR="003F4371" w:rsidRPr="003F4371" w14:paraId="0D82964D" w14:textId="77777777" w:rsidTr="00C706E1">
        <w:trPr>
          <w:trHeight w:val="19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7D0CEE" w14:textId="058806A8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6603F7" w14:textId="1FC38A06" w:rsidR="00207851" w:rsidRPr="003F4371" w:rsidRDefault="00207851" w:rsidP="00C706E1">
            <w:pPr>
              <w:rPr>
                <w:rFonts w:ascii="Arial" w:hAnsi="Arial" w:cs="Arial"/>
                <w:sz w:val="20"/>
                <w:szCs w:val="20"/>
              </w:rPr>
            </w:pPr>
            <w:r w:rsidRPr="003F4371">
              <w:rPr>
                <w:rFonts w:ascii="Arial" w:hAnsi="Arial" w:cs="Arial"/>
                <w:i/>
                <w:iCs/>
                <w:sz w:val="20"/>
                <w:szCs w:val="20"/>
              </w:rPr>
              <w:t>daf-16(mu86)</w:t>
            </w:r>
            <w:r w:rsidRPr="003F4371">
              <w:rPr>
                <w:rFonts w:ascii="Arial" w:hAnsi="Arial" w:cs="Arial"/>
                <w:sz w:val="20"/>
                <w:szCs w:val="20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B2FE2A" w14:textId="6EAFE9E1" w:rsidR="00207851" w:rsidRPr="008019C7" w:rsidRDefault="0081366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CD463C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0C2F62" w14:textId="74CE1EC9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GAACACCATGGGGGCACTGGAT </w:t>
            </w:r>
          </w:p>
        </w:tc>
      </w:tr>
      <w:tr w:rsidR="003F4371" w:rsidRPr="003F4371" w14:paraId="6FF15A81" w14:textId="77777777" w:rsidTr="00C706E1">
        <w:trPr>
          <w:trHeight w:val="192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A971C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7E82E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6FFCBA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3F6999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C3005A" w14:textId="31BA663D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GCGGGAATGAAGCAAGAGCCAA </w:t>
            </w:r>
          </w:p>
        </w:tc>
      </w:tr>
      <w:tr w:rsidR="003F4371" w:rsidRPr="003F4371" w14:paraId="305D1ED5" w14:textId="77777777" w:rsidTr="00C706E1">
        <w:trPr>
          <w:trHeight w:val="192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29F09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FF8FB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396EE4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601424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F197E5" w14:textId="5574C4D9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TGACGCTCACCTTGAAAAGGTCAAT </w:t>
            </w:r>
          </w:p>
        </w:tc>
      </w:tr>
      <w:tr w:rsidR="003F4371" w:rsidRPr="003F4371" w14:paraId="1FCB9228" w14:textId="77777777" w:rsidTr="00C706E1">
        <w:trPr>
          <w:trHeight w:val="192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74A7C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551AF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F84CE0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A9EA5E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0EC72" w14:textId="37AAD0C9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GAACCGATTCGCCAACCCATGA</w:t>
            </w:r>
          </w:p>
        </w:tc>
      </w:tr>
      <w:tr w:rsidR="003F4371" w:rsidRPr="003F4371" w14:paraId="2FB61654" w14:textId="77777777" w:rsidTr="00C706E1">
        <w:trPr>
          <w:trHeight w:val="33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4C668B" w14:textId="4E740969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06DE22" w14:textId="101CDB2C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8019C7">
              <w:rPr>
                <w:rFonts w:ascii="Arial" w:hAnsi="Arial" w:cs="Arial"/>
                <w:i/>
                <w:iCs/>
              </w:rPr>
              <w:t>ins-3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3608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846696" w14:textId="6076A58B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60771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C564BB" w14:textId="5A399C17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ATCAGCATTGTCACCTGAC </w:t>
            </w:r>
          </w:p>
        </w:tc>
      </w:tr>
      <w:tr w:rsidR="003F4371" w:rsidRPr="003F4371" w14:paraId="65F2A2F1" w14:textId="77777777" w:rsidTr="00C706E1">
        <w:trPr>
          <w:trHeight w:val="334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8C61E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94AB8B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85CF10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654AF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F8C6E2" w14:textId="448D41DD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GGCAACTGATGTCCGGTAT</w:t>
            </w:r>
          </w:p>
        </w:tc>
      </w:tr>
      <w:tr w:rsidR="003F4371" w:rsidRPr="003F4371" w14:paraId="7A0F556E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C95C20" w14:textId="5499EBB1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E011FD" w14:textId="2A3F8314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8019C7">
              <w:rPr>
                <w:rFonts w:ascii="Arial" w:hAnsi="Arial" w:cs="Arial"/>
                <w:i/>
                <w:iCs/>
              </w:rPr>
              <w:t>ins-4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3620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1EF2FF" w14:textId="42B9A0AF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5D038B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5DBC57" w14:textId="1274122B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CCGCCCAATCCCTTTAACGT </w:t>
            </w:r>
          </w:p>
        </w:tc>
      </w:tr>
      <w:tr w:rsidR="003F4371" w:rsidRPr="003F4371" w14:paraId="52AF9E13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2206B9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68D5E1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E1D715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04F8E6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CD7934" w14:textId="67ECBF48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ATGGCTTGTTGGACGACTG </w:t>
            </w:r>
          </w:p>
        </w:tc>
      </w:tr>
      <w:tr w:rsidR="003F4371" w:rsidRPr="003F4371" w14:paraId="30BB8478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50251B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AC4D5B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208003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DBD8C4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17C3B3" w14:textId="4200C100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TGGCGCTTGACGCATCAGTC </w:t>
            </w:r>
          </w:p>
        </w:tc>
      </w:tr>
      <w:tr w:rsidR="003F4371" w:rsidRPr="003F4371" w14:paraId="0C462A09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D5AC4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3F4B4E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38C08E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4003E4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E228DA" w14:textId="2078E00E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AGTGCACTGTGTTGTGCAG</w:t>
            </w:r>
          </w:p>
        </w:tc>
      </w:tr>
      <w:tr w:rsidR="003F4371" w:rsidRPr="003F4371" w14:paraId="12A50F54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9E15BE" w14:textId="2FF3CA61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B4E4E0" w14:textId="55385909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8019C7">
              <w:rPr>
                <w:rFonts w:ascii="Arial" w:hAnsi="Arial" w:cs="Arial"/>
                <w:i/>
                <w:iCs/>
              </w:rPr>
              <w:t>ins-5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2560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BD50D3" w14:textId="66563596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D2744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C2FE5D" w14:textId="7C9BD45D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GCTCCTTGCGCCATGATGT </w:t>
            </w:r>
          </w:p>
        </w:tc>
      </w:tr>
      <w:tr w:rsidR="003F4371" w:rsidRPr="003F4371" w14:paraId="121C9ED6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8109F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686D7F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3D8B75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1BFE0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EDAD43" w14:textId="1AB12C57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ATCCTTGAATGCCCGTGAGT </w:t>
            </w:r>
          </w:p>
        </w:tc>
      </w:tr>
      <w:tr w:rsidR="003F4371" w:rsidRPr="003F4371" w14:paraId="0368FA2E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0633C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C864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B7FB62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338AD0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1077B" w14:textId="5ECBCAE8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CTCCTCCCATGTTGGATTG </w:t>
            </w:r>
          </w:p>
        </w:tc>
      </w:tr>
      <w:tr w:rsidR="003F4371" w:rsidRPr="003F4371" w14:paraId="73D3D23B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526EAE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6CFD5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402E28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375A71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959DCE" w14:textId="4AE95360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GTTTCAGGAGGGTGACGGT</w:t>
            </w:r>
          </w:p>
        </w:tc>
      </w:tr>
      <w:tr w:rsidR="003F4371" w:rsidRPr="003F4371" w14:paraId="146A8AA4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736E33" w14:textId="36A7C65A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576BAE" w14:textId="47C254BE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8019C7">
              <w:rPr>
                <w:rFonts w:ascii="Arial" w:hAnsi="Arial" w:cs="Arial"/>
                <w:i/>
                <w:iCs/>
              </w:rPr>
              <w:t>ins-6</w:t>
            </w:r>
            <w:proofErr w:type="gramEnd"/>
            <w:r w:rsidRPr="008019C7">
              <w:rPr>
                <w:rFonts w:ascii="Arial" w:hAnsi="Arial" w:cs="Arial"/>
                <w:i/>
                <w:iCs/>
              </w:rPr>
              <w:t>(tm2416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CA9AD2" w14:textId="1452976F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A2555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B199EB" w14:textId="609CCE49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TTTACCCACCCCTTCGTGAT </w:t>
            </w:r>
          </w:p>
        </w:tc>
      </w:tr>
      <w:tr w:rsidR="003F4371" w:rsidRPr="003F4371" w14:paraId="7B9AA5EA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AE8B36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1F536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CEBC5A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CBC2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6B474A" w14:textId="0910E2A6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TGTACAAGCCACTGGGATG</w:t>
            </w:r>
          </w:p>
        </w:tc>
      </w:tr>
      <w:tr w:rsidR="003F4371" w:rsidRPr="003F4371" w14:paraId="792FD1D3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DBFF8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E62804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9A2327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437931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8D2777" w14:textId="0D6B6DBD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CGTGATGCTCCGCCTATTG</w:t>
            </w:r>
          </w:p>
        </w:tc>
      </w:tr>
      <w:tr w:rsidR="003F4371" w:rsidRPr="003F4371" w14:paraId="7FAA36F1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918470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928F0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8617A6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60AF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1F0FB3" w14:textId="299D1853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CAGAGACTGA</w:t>
            </w:r>
            <w:r w:rsidRPr="008019C7">
              <w:rPr>
                <w:rFonts w:ascii="Arial" w:hAnsi="Arial" w:cs="Arial"/>
              </w:rPr>
              <w:lastRenderedPageBreak/>
              <w:t>TATCGGAGT</w:t>
            </w:r>
          </w:p>
        </w:tc>
      </w:tr>
      <w:tr w:rsidR="003F4371" w:rsidRPr="003F4371" w14:paraId="49E29666" w14:textId="77777777" w:rsidTr="00C706E1">
        <w:trPr>
          <w:trHeight w:val="168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82EAAE" w14:textId="5D713FBD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lastRenderedPageBreak/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71E622" w14:textId="644EF19B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daf-28(tm2308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9686CA" w14:textId="3F882BEE" w:rsidR="00207851" w:rsidRPr="008019C7" w:rsidRDefault="00DD645F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. elegans</w:t>
            </w:r>
            <w:r w:rsidRPr="008019C7">
              <w:rPr>
                <w:rFonts w:ascii="Arial" w:hAnsi="Arial" w:cs="Arial"/>
              </w:rPr>
              <w:t xml:space="preserve"> Gene Knockout Consortium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BD9E1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66C6B9" w14:textId="13C76F03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TCCGCCCACTTTGAGCTATA </w:t>
            </w:r>
          </w:p>
        </w:tc>
      </w:tr>
      <w:tr w:rsidR="003F4371" w:rsidRPr="003F4371" w14:paraId="22338706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E09A9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98264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1D9FE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14E1CE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277154" w14:textId="2801E292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CACCCGATCTGACGACACT </w:t>
            </w:r>
          </w:p>
        </w:tc>
      </w:tr>
      <w:tr w:rsidR="003F4371" w:rsidRPr="003F4371" w14:paraId="02700A23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CFAD0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2E8439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933088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B9C99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778D2F" w14:textId="65327373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 xml:space="preserve">GGGTTATCACTAGGAAGTTG </w:t>
            </w:r>
          </w:p>
        </w:tc>
      </w:tr>
      <w:tr w:rsidR="003F4371" w:rsidRPr="003F4371" w14:paraId="0AC41993" w14:textId="77777777" w:rsidTr="00C706E1">
        <w:trPr>
          <w:trHeight w:val="167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18DD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EA9878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E802A5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BA3F9F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277BC5" w14:textId="4331938C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ACCGAGAGGTAGGGGTAATT</w:t>
            </w:r>
          </w:p>
        </w:tc>
      </w:tr>
      <w:tr w:rsidR="003F4371" w:rsidRPr="003F4371" w14:paraId="4D674821" w14:textId="77777777" w:rsidTr="00C706E1">
        <w:trPr>
          <w:trHeight w:val="223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8EFFBE" w14:textId="58F393B0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F5EF91" w14:textId="27BC47C3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hlh-30(tm1978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F47BD3" w14:textId="624763E8" w:rsidR="00AD5E8A" w:rsidRPr="008019C7" w:rsidRDefault="0008081B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rotocol from </w:t>
            </w:r>
            <w:r w:rsidR="00AD5E8A" w:rsidRPr="008019C7">
              <w:rPr>
                <w:rFonts w:ascii="Arial" w:hAnsi="Arial" w:cs="Arial"/>
              </w:rPr>
              <w:t xml:space="preserve">Javier </w:t>
            </w:r>
            <w:proofErr w:type="spellStart"/>
            <w:r w:rsidR="00AD5E8A" w:rsidRPr="008019C7">
              <w:rPr>
                <w:rFonts w:ascii="Arial" w:hAnsi="Arial" w:cs="Arial"/>
              </w:rPr>
              <w:t>Irazoqui</w:t>
            </w:r>
            <w:proofErr w:type="spellEnd"/>
            <w:r w:rsidR="00036AA6" w:rsidRPr="008019C7">
              <w:rPr>
                <w:rFonts w:ascii="Arial" w:hAnsi="Arial" w:cs="Arial"/>
              </w:rPr>
              <w:t xml:space="preserve"> </w:t>
            </w:r>
            <w:r w:rsidR="00AD5E8A" w:rsidRPr="008019C7">
              <w:rPr>
                <w:rFonts w:ascii="Arial" w:hAnsi="Arial" w:cs="Arial"/>
              </w:rPr>
              <w:t>(University of Massachusetts Medical School)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3F0194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2C5FE1" w14:textId="7271C7B6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GTCACCTCGGATAGGAAGCCGG</w:t>
            </w:r>
          </w:p>
        </w:tc>
      </w:tr>
      <w:tr w:rsidR="003F4371" w:rsidRPr="003F4371" w14:paraId="2464CB4F" w14:textId="77777777" w:rsidTr="00C706E1">
        <w:trPr>
          <w:trHeight w:val="223"/>
        </w:trPr>
        <w:tc>
          <w:tcPr>
            <w:tcW w:w="19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6810C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58DD2A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296E8B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82C5FB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1EED8" w14:textId="6FBD8908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GGCGGGAAGTTCGAAAATTGTTGA</w:t>
            </w:r>
          </w:p>
        </w:tc>
      </w:tr>
      <w:tr w:rsidR="003F4371" w:rsidRPr="003F4371" w14:paraId="1AB1B9BD" w14:textId="77777777" w:rsidTr="00C706E1">
        <w:trPr>
          <w:trHeight w:val="223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D84C5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F4CF97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CC999E" w14:textId="77777777" w:rsidR="00207851" w:rsidRPr="008019C7" w:rsidRDefault="0020785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2DF9FF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DC7CEE" w14:textId="7A9025A8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GCTGAAATGTTTGCTCAAAAGCGCC</w:t>
            </w:r>
          </w:p>
        </w:tc>
      </w:tr>
      <w:tr w:rsidR="003F4371" w:rsidRPr="003F4371" w14:paraId="66334BE6" w14:textId="77777777" w:rsidTr="00C706E1">
        <w:trPr>
          <w:trHeight w:val="335"/>
        </w:trPr>
        <w:tc>
          <w:tcPr>
            <w:tcW w:w="19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E484C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Sequence-based reagent</w:t>
            </w:r>
          </w:p>
          <w:p w14:paraId="2CAAF7E0" w14:textId="696676B2" w:rsidR="00C706E1" w:rsidRPr="003F4371" w:rsidRDefault="00C706E1" w:rsidP="00C706E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F404CC" w14:textId="55882158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  <w:i/>
                <w:iCs/>
              </w:rPr>
              <w:t>ctl-2(ok1137)</w:t>
            </w:r>
            <w:r w:rsidRPr="008019C7">
              <w:rPr>
                <w:rFonts w:ascii="Arial" w:hAnsi="Arial" w:cs="Arial"/>
              </w:rPr>
              <w:t xml:space="preserve"> genotyping primers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68D754" w14:textId="0F3B7785" w:rsidR="00C706E1" w:rsidRPr="008019C7" w:rsidRDefault="00C706E1" w:rsidP="008019C7">
            <w:pPr>
              <w:pStyle w:val="NormalWeb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Erin Cram</w:t>
            </w:r>
            <w:r w:rsidR="008F0D6B" w:rsidRPr="008019C7">
              <w:rPr>
                <w:rFonts w:ascii="Arial" w:hAnsi="Arial" w:cs="Arial"/>
              </w:rPr>
              <w:t xml:space="preserve"> </w:t>
            </w:r>
            <w:r w:rsidRPr="008019C7">
              <w:rPr>
                <w:rFonts w:ascii="Arial" w:hAnsi="Arial" w:cs="Arial"/>
              </w:rPr>
              <w:t>(Northeastern University)</w:t>
            </w:r>
          </w:p>
        </w:tc>
        <w:tc>
          <w:tcPr>
            <w:tcW w:w="184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19ADD2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2E3850" w14:textId="17E01852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TACCCAGAAGCGTAATCCACAG</w:t>
            </w:r>
          </w:p>
        </w:tc>
      </w:tr>
      <w:tr w:rsidR="003F4371" w:rsidRPr="003F4371" w14:paraId="69375617" w14:textId="77777777" w:rsidTr="00C706E1">
        <w:trPr>
          <w:trHeight w:val="334"/>
        </w:trPr>
        <w:tc>
          <w:tcPr>
            <w:tcW w:w="19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5F51C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55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D1FE45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44A8D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right="120"/>
              <w:rPr>
                <w:rFonts w:ascii="Arial" w:eastAsiaTheme="minorEastAsia" w:hAnsi="Arial" w:cs="Arial"/>
              </w:rPr>
            </w:pPr>
          </w:p>
        </w:tc>
        <w:tc>
          <w:tcPr>
            <w:tcW w:w="184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7CC083" w14:textId="77777777" w:rsidR="00207851" w:rsidRPr="008019C7" w:rsidRDefault="00207851" w:rsidP="00C706E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F251C3" w14:textId="3B92081D" w:rsidR="00207851" w:rsidRPr="008019C7" w:rsidRDefault="00207851" w:rsidP="008019C7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8019C7">
              <w:rPr>
                <w:rFonts w:ascii="Arial" w:hAnsi="Arial" w:cs="Arial"/>
              </w:rPr>
              <w:t>CATCTTGTCTGGCGAGAACTCG</w:t>
            </w:r>
          </w:p>
        </w:tc>
      </w:tr>
    </w:tbl>
    <w:p w14:paraId="18A5F06B" w14:textId="77777777" w:rsidR="00703479" w:rsidRPr="008019C7" w:rsidRDefault="00703479" w:rsidP="00703479">
      <w:pPr>
        <w:pStyle w:val="NormalWeb"/>
        <w:spacing w:before="0" w:beforeAutospacing="0" w:after="0" w:afterAutospacing="0"/>
        <w:rPr>
          <w:rFonts w:ascii="Arial" w:hAnsi="Arial" w:cs="Arial"/>
          <w:sz w:val="22"/>
          <w:szCs w:val="22"/>
        </w:rPr>
      </w:pPr>
    </w:p>
    <w:p w14:paraId="38C69486" w14:textId="77777777" w:rsidR="00936EE3" w:rsidRPr="008019C7" w:rsidRDefault="00936EE3" w:rsidP="00703479">
      <w:pPr>
        <w:rPr>
          <w:rFonts w:ascii="Arial" w:hAnsi="Arial" w:cs="Arial"/>
        </w:rPr>
      </w:pPr>
    </w:p>
    <w:sectPr w:rsidR="00936EE3" w:rsidRPr="008019C7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5DA2B4" w14:textId="77777777" w:rsidR="00FD6F55" w:rsidRDefault="00FD6F55" w:rsidP="003C053F">
      <w:r>
        <w:separator/>
      </w:r>
    </w:p>
  </w:endnote>
  <w:endnote w:type="continuationSeparator" w:id="0">
    <w:p w14:paraId="438F6D9F" w14:textId="77777777" w:rsidR="00FD6F55" w:rsidRDefault="00FD6F55" w:rsidP="003C0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D6FF42" w14:textId="77777777" w:rsidR="00FD6F55" w:rsidRDefault="00FD6F55" w:rsidP="003C053F">
      <w:r>
        <w:separator/>
      </w:r>
    </w:p>
  </w:footnote>
  <w:footnote w:type="continuationSeparator" w:id="0">
    <w:p w14:paraId="6AD55DD5" w14:textId="77777777" w:rsidR="00FD6F55" w:rsidRDefault="00FD6F55" w:rsidP="003C0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B284A"/>
    <w:rsid w:val="00023829"/>
    <w:rsid w:val="00036AA6"/>
    <w:rsid w:val="00041764"/>
    <w:rsid w:val="00051760"/>
    <w:rsid w:val="00063070"/>
    <w:rsid w:val="0007379F"/>
    <w:rsid w:val="00076003"/>
    <w:rsid w:val="0008081B"/>
    <w:rsid w:val="000A44A3"/>
    <w:rsid w:val="000C15A6"/>
    <w:rsid w:val="000C1AEA"/>
    <w:rsid w:val="000D20F2"/>
    <w:rsid w:val="000E1C34"/>
    <w:rsid w:val="000E1E50"/>
    <w:rsid w:val="000F23BD"/>
    <w:rsid w:val="000F24B5"/>
    <w:rsid w:val="00103538"/>
    <w:rsid w:val="00116D6A"/>
    <w:rsid w:val="00123FBC"/>
    <w:rsid w:val="00126344"/>
    <w:rsid w:val="001276E6"/>
    <w:rsid w:val="001314F0"/>
    <w:rsid w:val="00144686"/>
    <w:rsid w:val="0015102A"/>
    <w:rsid w:val="00197261"/>
    <w:rsid w:val="001A4264"/>
    <w:rsid w:val="001A7E16"/>
    <w:rsid w:val="001E06BB"/>
    <w:rsid w:val="001E4150"/>
    <w:rsid w:val="001F27A8"/>
    <w:rsid w:val="001F52E0"/>
    <w:rsid w:val="00207851"/>
    <w:rsid w:val="002126DD"/>
    <w:rsid w:val="00234380"/>
    <w:rsid w:val="002652F2"/>
    <w:rsid w:val="002856E4"/>
    <w:rsid w:val="002939C5"/>
    <w:rsid w:val="002D39C3"/>
    <w:rsid w:val="002F160D"/>
    <w:rsid w:val="002F23E9"/>
    <w:rsid w:val="00317725"/>
    <w:rsid w:val="0034578F"/>
    <w:rsid w:val="003711AC"/>
    <w:rsid w:val="003967D9"/>
    <w:rsid w:val="003A10A0"/>
    <w:rsid w:val="003C053F"/>
    <w:rsid w:val="003F4371"/>
    <w:rsid w:val="004209EA"/>
    <w:rsid w:val="00431E4F"/>
    <w:rsid w:val="0046261B"/>
    <w:rsid w:val="004809CB"/>
    <w:rsid w:val="004C0423"/>
    <w:rsid w:val="004D5FFE"/>
    <w:rsid w:val="004D7B60"/>
    <w:rsid w:val="004E2333"/>
    <w:rsid w:val="004E5A92"/>
    <w:rsid w:val="004F5043"/>
    <w:rsid w:val="004F66CF"/>
    <w:rsid w:val="005109E0"/>
    <w:rsid w:val="005261FA"/>
    <w:rsid w:val="00535540"/>
    <w:rsid w:val="005440B4"/>
    <w:rsid w:val="005450B2"/>
    <w:rsid w:val="00581CB0"/>
    <w:rsid w:val="00593252"/>
    <w:rsid w:val="00597451"/>
    <w:rsid w:val="005C2CD4"/>
    <w:rsid w:val="005E597D"/>
    <w:rsid w:val="005E6863"/>
    <w:rsid w:val="00600581"/>
    <w:rsid w:val="00601BCA"/>
    <w:rsid w:val="006051AE"/>
    <w:rsid w:val="0060684F"/>
    <w:rsid w:val="006127DF"/>
    <w:rsid w:val="00614A38"/>
    <w:rsid w:val="0062252A"/>
    <w:rsid w:val="00624752"/>
    <w:rsid w:val="00632BF5"/>
    <w:rsid w:val="00634EBA"/>
    <w:rsid w:val="00654F4D"/>
    <w:rsid w:val="006561C4"/>
    <w:rsid w:val="00661652"/>
    <w:rsid w:val="00662B62"/>
    <w:rsid w:val="00667307"/>
    <w:rsid w:val="0067146D"/>
    <w:rsid w:val="006C4822"/>
    <w:rsid w:val="006C5743"/>
    <w:rsid w:val="00703479"/>
    <w:rsid w:val="00727AAD"/>
    <w:rsid w:val="0073008A"/>
    <w:rsid w:val="007E60DA"/>
    <w:rsid w:val="007F4962"/>
    <w:rsid w:val="008019C7"/>
    <w:rsid w:val="00810D9B"/>
    <w:rsid w:val="0081366F"/>
    <w:rsid w:val="00823E61"/>
    <w:rsid w:val="0083019D"/>
    <w:rsid w:val="008C5FD4"/>
    <w:rsid w:val="008E4136"/>
    <w:rsid w:val="008F0D6B"/>
    <w:rsid w:val="0090522F"/>
    <w:rsid w:val="00914EFB"/>
    <w:rsid w:val="00936EE3"/>
    <w:rsid w:val="00976270"/>
    <w:rsid w:val="009B3DE2"/>
    <w:rsid w:val="009C1625"/>
    <w:rsid w:val="009D1DD2"/>
    <w:rsid w:val="009E2535"/>
    <w:rsid w:val="009F1708"/>
    <w:rsid w:val="00A37DB8"/>
    <w:rsid w:val="00A46C1C"/>
    <w:rsid w:val="00A744AF"/>
    <w:rsid w:val="00A92D56"/>
    <w:rsid w:val="00A94587"/>
    <w:rsid w:val="00AA156D"/>
    <w:rsid w:val="00AA1D03"/>
    <w:rsid w:val="00AB3A6B"/>
    <w:rsid w:val="00AD0B8B"/>
    <w:rsid w:val="00AD5E8A"/>
    <w:rsid w:val="00AE6842"/>
    <w:rsid w:val="00B06C47"/>
    <w:rsid w:val="00B10EC5"/>
    <w:rsid w:val="00B123A1"/>
    <w:rsid w:val="00B147C9"/>
    <w:rsid w:val="00B362F0"/>
    <w:rsid w:val="00B53424"/>
    <w:rsid w:val="00B53571"/>
    <w:rsid w:val="00B807D2"/>
    <w:rsid w:val="00B91539"/>
    <w:rsid w:val="00BB284A"/>
    <w:rsid w:val="00BD26B6"/>
    <w:rsid w:val="00BF4926"/>
    <w:rsid w:val="00C05C31"/>
    <w:rsid w:val="00C20295"/>
    <w:rsid w:val="00C2234C"/>
    <w:rsid w:val="00C30424"/>
    <w:rsid w:val="00C30F73"/>
    <w:rsid w:val="00C45BB1"/>
    <w:rsid w:val="00C5134E"/>
    <w:rsid w:val="00C51A09"/>
    <w:rsid w:val="00C53E16"/>
    <w:rsid w:val="00C6296C"/>
    <w:rsid w:val="00C6431D"/>
    <w:rsid w:val="00C64987"/>
    <w:rsid w:val="00C706E1"/>
    <w:rsid w:val="00C84135"/>
    <w:rsid w:val="00CD4A2F"/>
    <w:rsid w:val="00CE66F1"/>
    <w:rsid w:val="00D003D9"/>
    <w:rsid w:val="00D67548"/>
    <w:rsid w:val="00D9373C"/>
    <w:rsid w:val="00DA3945"/>
    <w:rsid w:val="00DC5F5D"/>
    <w:rsid w:val="00DD3C98"/>
    <w:rsid w:val="00DD645F"/>
    <w:rsid w:val="00DE062A"/>
    <w:rsid w:val="00E006E3"/>
    <w:rsid w:val="00E054CA"/>
    <w:rsid w:val="00E1416D"/>
    <w:rsid w:val="00E55131"/>
    <w:rsid w:val="00E55F69"/>
    <w:rsid w:val="00E6141B"/>
    <w:rsid w:val="00E62967"/>
    <w:rsid w:val="00E72555"/>
    <w:rsid w:val="00E77BBD"/>
    <w:rsid w:val="00ED63B9"/>
    <w:rsid w:val="00F06E38"/>
    <w:rsid w:val="00F44836"/>
    <w:rsid w:val="00F53A10"/>
    <w:rsid w:val="00F70BE4"/>
    <w:rsid w:val="00FA535F"/>
    <w:rsid w:val="00FD6F55"/>
    <w:rsid w:val="00FE6B92"/>
    <w:rsid w:val="00FF6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426586A"/>
  <w14:defaultImageDpi w14:val="300"/>
  <w15:docId w15:val="{A48EE454-60CC-CE49-9488-FE5C626C46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07851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284A"/>
    <w:pPr>
      <w:ind w:left="720"/>
      <w:contextualSpacing/>
    </w:pPr>
  </w:style>
  <w:style w:type="table" w:styleId="TableGrid">
    <w:name w:val="Table Grid"/>
    <w:basedOn w:val="TableNormal"/>
    <w:uiPriority w:val="5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36EE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C053F"/>
  </w:style>
  <w:style w:type="paragraph" w:styleId="Footer">
    <w:name w:val="footer"/>
    <w:basedOn w:val="Normal"/>
    <w:link w:val="FooterChar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C053F"/>
  </w:style>
  <w:style w:type="character" w:styleId="FollowedHyperlink">
    <w:name w:val="FollowedHyperlink"/>
    <w:basedOn w:val="DefaultParagraphFon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703479"/>
    <w:pPr>
      <w:spacing w:before="100" w:beforeAutospacing="1" w:after="100" w:afterAutospacing="1"/>
    </w:pPr>
    <w:rPr>
      <w:sz w:val="20"/>
      <w:szCs w:val="20"/>
    </w:rPr>
  </w:style>
  <w:style w:type="character" w:customStyle="1" w:styleId="apple-converted-space">
    <w:name w:val="apple-converted-space"/>
    <w:basedOn w:val="DefaultParagraphFont"/>
    <w:rsid w:val="00B06C47"/>
  </w:style>
  <w:style w:type="paragraph" w:styleId="BalloonText">
    <w:name w:val="Balloon Text"/>
    <w:basedOn w:val="Normal"/>
    <w:link w:val="BalloonTextChar"/>
    <w:uiPriority w:val="99"/>
    <w:semiHidden/>
    <w:unhideWhenUsed/>
    <w:rsid w:val="001F52E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2E0"/>
    <w:rPr>
      <w:rFonts w:ascii="Times New Roman" w:eastAsia="Times New Roman" w:hAnsi="Times New Roman" w:cs="Times New Roman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5109E0"/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37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7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7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3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9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1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92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34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8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44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9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6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7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86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5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02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12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9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10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44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65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2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2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8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5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4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6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07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08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3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1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3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4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19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61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35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8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3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9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3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56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47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54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2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7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46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7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37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8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6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72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9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9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4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93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06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93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82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2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9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39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7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5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2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3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0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6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72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0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61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1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02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9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13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1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83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22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5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8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78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19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30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2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01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6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0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3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0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30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9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39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1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7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65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6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1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0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50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30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49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632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7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4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8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43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3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9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75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7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66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25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10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9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8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4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1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3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716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787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8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55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1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7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3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86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2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2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2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6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97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73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7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8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7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5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3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9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8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0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4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4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5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80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2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3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1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4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9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6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6</Pages>
  <Words>7515</Words>
  <Characters>42839</Characters>
  <Application>Microsoft Office Word</Application>
  <DocSecurity>0</DocSecurity>
  <Lines>356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50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cent McConnell</dc:creator>
  <cp:keywords/>
  <dc:description/>
  <cp:lastModifiedBy>Javier Apfeld</cp:lastModifiedBy>
  <cp:revision>4</cp:revision>
  <dcterms:created xsi:type="dcterms:W3CDTF">2020-04-17T13:53:00Z</dcterms:created>
  <dcterms:modified xsi:type="dcterms:W3CDTF">2020-04-17T14:24:00Z</dcterms:modified>
</cp:coreProperties>
</file>